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800581" w14:textId="73E3A188" w:rsidR="00DA120F" w:rsidRPr="00031559" w:rsidRDefault="00DA120F" w:rsidP="00407563">
      <w:pPr>
        <w:spacing w:line="480" w:lineRule="auto"/>
        <w:rPr>
          <w:b/>
          <w:bCs/>
          <w:u w:val="single"/>
        </w:rPr>
      </w:pPr>
      <w:r w:rsidRPr="00031559">
        <w:rPr>
          <w:b/>
          <w:bCs/>
          <w:u w:val="single"/>
        </w:rPr>
        <w:t>Introduction</w:t>
      </w:r>
    </w:p>
    <w:p w14:paraId="7EB01ECC" w14:textId="2292B048" w:rsidR="00DA120F" w:rsidRDefault="00DA120F" w:rsidP="00407563">
      <w:pPr>
        <w:spacing w:line="480" w:lineRule="auto"/>
      </w:pPr>
    </w:p>
    <w:p w14:paraId="3D8CBADA" w14:textId="700D49E4" w:rsidR="00C901A9" w:rsidRDefault="009A0618" w:rsidP="00407563">
      <w:pPr>
        <w:spacing w:line="480" w:lineRule="auto"/>
      </w:pPr>
      <w:r>
        <w:t>Practice</w:t>
      </w:r>
      <w:r w:rsidR="00693669">
        <w:t>,</w:t>
      </w:r>
      <w:r w:rsidR="00305607">
        <w:t xml:space="preserve"> </w:t>
      </w:r>
      <w:r w:rsidR="008F366D">
        <w:t>in the form of movement r</w:t>
      </w:r>
      <w:r w:rsidR="00510D5B">
        <w:t>epetition</w:t>
      </w:r>
      <w:r w:rsidR="00693669">
        <w:t>,</w:t>
      </w:r>
      <w:r w:rsidR="00510D5B">
        <w:t xml:space="preserve"> </w:t>
      </w:r>
      <w:r>
        <w:t xml:space="preserve">is widely recognized as </w:t>
      </w:r>
      <w:r w:rsidR="00693669">
        <w:t>an</w:t>
      </w:r>
      <w:r w:rsidR="00305607">
        <w:t xml:space="preserve"> indispensable</w:t>
      </w:r>
      <w:r>
        <w:t xml:space="preserve"> component of motor skill acquisition </w:t>
      </w:r>
      <w:r w:rsidR="00510D5B">
        <w:fldChar w:fldCharType="begin"/>
      </w:r>
      <w:r w:rsidR="005E1D22">
        <w:instrText xml:space="preserve"> ADDIN ZOTERO_ITEM CSL_CITATION {"citationID":"KWEQJoEN","properties":{"formattedCitation":"(Schmidt and Lee, 2005)","plainCitation":"(Schmidt and Lee, 2005)","noteIndex":0},"citationItems":[{"id":1855,"uris":["http://zotero.org/users/5226272/items/NI6BRC48"],"uri":["http://zotero.org/users/5226272/items/NI6BRC48"],"itemData":{"id":1855,"type":"book","abstract":"Most of us have marveled at one time or another about how highly skilled performers in industry, sport, music, or dance seem to make their actions appear so simple and easy, performed with incredible efficiency, smoothness, style, and grace. Like the first three editions (Schmidt, 1982,1988; Schmidt &amp; Lee, 1999), the fourth edition of Motor Control and Learning: A Behavioral Emphasis was written for those who would like to understand how it is that these performers can achieve such artistry while we, as beginners in a similar task, are clumsy, inept, and unskilled. This book was written particularly as a textbook for university or college undergraduate and graduate students taking courses in human performance or motor learning, primarily in fields such as kinesiology or psychology. Students in other fields such as the neurosciences, physical and occupational therapy, biomedical or industrial engineering, and human factors/ergonomics will also find many of the concepts contained here to be of interest, as movement behavior is a part of all of them. And for those who are (or are becoming) practitioners in these fields, the principles of motor behavior outlined here should provide a solid basis for tasks such as designing human-machine systems, developing training programs in sport or industry, or teaching progressions in dance or music. The book is divided into three parts. Part I provides an introduction to research and fundamental concepts that are important to understanding motor behavior; Part II deals with motor control; and Part III deals with the acquisition of skill, or motor learning. (PsycINFO Database Record (c) 2016 APA, all rights reserved)","collection-title":"Motor control and learning: A behavioral emphasis, 4th ed","event-place":"Champaign, IL, US","ISBN":"978-0-7360-4258-1","note":"page: vi, 535","number-of-pages":"vi, 535","publisher":"Human Kinetics","publisher-place":"Champaign, IL, US","source":"APA PsycNET","title":"Motor control and learning: A behavioral emphasis, 4th ed","title-short":"Motor control and learning","author":[{"family":"Schmidt","given":"Richard A."},{"family":"Lee","given":"Timothy D."}],"issued":{"date-parts":[["2005"]]}}}],"schema":"https://github.com/citation-style-language/schema/raw/master/csl-citation.json"} </w:instrText>
      </w:r>
      <w:r w:rsidR="00510D5B">
        <w:fldChar w:fldCharType="separate"/>
      </w:r>
      <w:r w:rsidR="00510D5B" w:rsidRPr="00510D5B">
        <w:t>(Schmidt and Lee, 2005)</w:t>
      </w:r>
      <w:r w:rsidR="00510D5B">
        <w:fldChar w:fldCharType="end"/>
      </w:r>
      <w:r>
        <w:t xml:space="preserve">. </w:t>
      </w:r>
      <w:r w:rsidR="00E7650C">
        <w:t>E</w:t>
      </w:r>
      <w:r w:rsidR="008F366D">
        <w:t>ven after acquiring a skill, repetition continues to play an important role</w:t>
      </w:r>
      <w:r w:rsidR="008F366D" w:rsidRPr="005B4CB5">
        <w:t>.</w:t>
      </w:r>
      <w:r w:rsidRPr="005B4CB5">
        <w:t xml:space="preserve"> </w:t>
      </w:r>
      <w:r w:rsidR="005F6476" w:rsidRPr="005B4CB5">
        <w:t xml:space="preserve">For example, repetition </w:t>
      </w:r>
      <w:r w:rsidR="00D43295" w:rsidRPr="005B4CB5">
        <w:t xml:space="preserve">reduces </w:t>
      </w:r>
      <w:r w:rsidR="0096539F" w:rsidRPr="005B4CB5">
        <w:t>the time</w:t>
      </w:r>
      <w:r w:rsidR="00C74495" w:rsidRPr="005B4CB5">
        <w:t xml:space="preserve"> required</w:t>
      </w:r>
      <w:r w:rsidR="0096539F" w:rsidRPr="005B4CB5">
        <w:t xml:space="preserve"> to</w:t>
      </w:r>
      <w:r w:rsidR="005F6476" w:rsidRPr="005B4CB5">
        <w:t xml:space="preserve"> </w:t>
      </w:r>
      <w:r w:rsidR="0096539F" w:rsidRPr="005B4CB5">
        <w:t>prepare a movement</w:t>
      </w:r>
      <w:r w:rsidR="005F6476" w:rsidRPr="005B4CB5">
        <w:t xml:space="preserve"> </w:t>
      </w:r>
      <w:r w:rsidR="005F6476" w:rsidRPr="005B4CB5">
        <w:fldChar w:fldCharType="begin"/>
      </w:r>
      <w:r w:rsidR="005E1D22" w:rsidRPr="005B4CB5">
        <w:instrText xml:space="preserve"> ADDIN ZOTERO_ITEM CSL_CITATION {"citationID":"xnOD68Jv","properties":{"formattedCitation":"(Mawase et al., 2018; Wong et al., 2017)","plainCitation":"(Mawase et al., 2018; Wong et al., 2017)","noteIndex":0},"citationItems":[{"id":1805,"uris":["http://zotero.org/users/5226272/items/CS6MUU7L"],"uri":["http://zotero.org/users/5226272/items/CS6MUU7L"],"itemData":{"id":1805,"type":"article-journal","abstract":"Our sensorimotor system appears to be inﬂuenced by the recent history of our movements. Repeating movements toward a particular direction is known to have a dramatic effect on involuntary movements elicited by cortical stimulation—a phenomenon that has been termed use-dependent plasticity. However, analogous effects of repetition on behavior have proven elusive. Here, we show that movement repetition enhances the generation of similar movements in the future by reducing the time required to select and prepare the repeated movement. We further show that this reaction time advantage for repeated movements is attributable to more rapid, but still ﬂexible, preparation of the repeated movement rather than anticipation and covert advance preparation of the previously repeated movement. Our ﬁndings demonstrate a powerful and beneﬁcial effect of movement repetition on response preparation, which may represent a behavioral counterpart to use-dependent plasticity effects in primary motor cortex.","container-title":"Cell Reports","DOI":"10.1016/j.celrep.2018.06.097","ISSN":"22111247","issue":"4","journalAbbreviation":"Cell Reports","language":"en","page":"801-808","source":"DOI.org (Crossref)","title":"Movement Repetition Facilitates Response Preparation","volume":"24","author":[{"family":"Mawase","given":"Firas"},{"family":"Lopez","given":"Daniel"},{"family":"Celnik","given":"Pablo A."},{"family":"Haith","given":"Adrian M."}],"issued":{"date-parts":[["2018",7]]}}},{"id":1367,"uris":["http://zotero.org/users/5226272/items/NVN32TU2"],"uri":["http://zotero.org/users/5226272/items/NVN32TU2"],"itemData":{"id":1367,"type":"article-journal","abstract":"Reaction times (RTs) are assumed to reflect the underlying computations required for making decisions and preparing actions. Recent work, however, has shown that movements can be initiated earlier than typically expressed without affecting performance; hence, the RT may be modulated by factors other than computation time. Consistent with that view, we demonstrated that RTs are influenced by prior experience: when a previously performed task required a specific RT to support task success, this biased the RTs in future tasks. This effect is similar to the use-dependent biases observed for other movement parameters such as speed or direction. Moreover, kinematic analyses revealed that these RT biases could occur without changing the underlying computations used to perform the action. Thus the RT is not solely determined by computational requirements but is an independent parameter that can be habitually set by prior experience.","container-title":"eLife","DOI":"10.7554/eLife.28075","ISSN":"2050-084X","journalAbbreviation":"Elife","language":"eng","note":"PMID: 28753125\nPMCID: PMC5582865","source":"PubMed","title":"Reaction times can reflect habits rather than computations","volume":"6","author":[{"family":"Wong","given":"Aaron L."},{"family":"Goldsmith","given":"Jeff"},{"family":"Forrence","given":"Alexander D."},{"family":"Haith","given":"Adrian M."},{"family":"Krakauer","given":"John W."}],"issued":{"date-parts":[["2017"]],"season":"28"}}}],"schema":"https://github.com/citation-style-language/schema/raw/master/csl-citation.json"} </w:instrText>
      </w:r>
      <w:r w:rsidR="005F6476" w:rsidRPr="005B4CB5">
        <w:fldChar w:fldCharType="separate"/>
      </w:r>
      <w:r w:rsidR="00173209" w:rsidRPr="005B4CB5">
        <w:t>(Mawase et al., 2018; Wong et al., 2017)</w:t>
      </w:r>
      <w:r w:rsidR="005F6476" w:rsidRPr="005B4CB5">
        <w:fldChar w:fldCharType="end"/>
      </w:r>
      <w:r w:rsidR="000434DC" w:rsidRPr="005B4CB5">
        <w:t xml:space="preserve">, increases movement speed </w:t>
      </w:r>
      <w:r w:rsidR="000434DC" w:rsidRPr="005B4CB5">
        <w:fldChar w:fldCharType="begin"/>
      </w:r>
      <w:r w:rsidR="005E1D22" w:rsidRPr="005B4CB5">
        <w:instrText xml:space="preserve"> ADDIN ZOTERO_ITEM CSL_CITATION {"citationID":"JVZfXeaT","properties":{"formattedCitation":"(Hammerbeck et al., 2014)","plainCitation":"(Hammerbeck et al., 2014)","noteIndex":0},"citationItems":[{"id":1432,"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schema":"https://github.com/citation-style-language/schema/raw/master/csl-citation.json"} </w:instrText>
      </w:r>
      <w:r w:rsidR="000434DC" w:rsidRPr="005B4CB5">
        <w:fldChar w:fldCharType="separate"/>
      </w:r>
      <w:r w:rsidR="000434DC" w:rsidRPr="005B4CB5">
        <w:t>(Hammerbeck et al., 2014)</w:t>
      </w:r>
      <w:r w:rsidR="000434DC" w:rsidRPr="005B4CB5">
        <w:fldChar w:fldCharType="end"/>
      </w:r>
      <w:r w:rsidR="00E900E2" w:rsidRPr="005B4CB5">
        <w:t>,</w:t>
      </w:r>
      <w:r w:rsidR="000434DC" w:rsidRPr="005B4CB5">
        <w:t xml:space="preserve"> and biases future movements in the direction of the repeated movements</w:t>
      </w:r>
      <w:r w:rsidR="005F0D9C" w:rsidRPr="005B4CB5">
        <w:t xml:space="preserve">, phenomena </w:t>
      </w:r>
      <w:r w:rsidR="00DE585D" w:rsidRPr="005B4CB5">
        <w:t xml:space="preserve">that are collectively referred </w:t>
      </w:r>
      <w:r w:rsidR="00D43295" w:rsidRPr="005B4CB5">
        <w:t>to as “use-dependent learning”</w:t>
      </w:r>
      <w:r w:rsidR="005E1D22" w:rsidRPr="005B4CB5">
        <w:t xml:space="preserve"> </w:t>
      </w:r>
      <w:r w:rsidR="005E1D22" w:rsidRPr="005B4CB5">
        <w:fldChar w:fldCharType="begin"/>
      </w:r>
      <w:r w:rsidR="005E1D22" w:rsidRPr="005B4CB5">
        <w:instrText xml:space="preserve"> ADDIN ZOTERO_ITEM CSL_CITATION {"citationID":"sJfrKHej","properties":{"formattedCitation":"(Classen et al., 1998; Diedrichsen et al., 2010)","plainCitation":"(Classen et al., 1998; Diedrichsen et al., 2010)","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5E1D22" w:rsidRPr="005B4CB5">
        <w:fldChar w:fldCharType="separate"/>
      </w:r>
      <w:r w:rsidR="005E1D22" w:rsidRPr="005B4CB5">
        <w:t>(Classen et al., 1998; Diedrichsen et al., 2010)</w:t>
      </w:r>
      <w:r w:rsidR="005E1D22" w:rsidRPr="005B4CB5">
        <w:fldChar w:fldCharType="end"/>
      </w:r>
      <w:r w:rsidR="000434DC" w:rsidRPr="005B4CB5">
        <w:t xml:space="preserve">. </w:t>
      </w:r>
      <w:r w:rsidR="00381226" w:rsidRPr="005B4CB5">
        <w:t>Th</w:t>
      </w:r>
      <w:r w:rsidR="00693669" w:rsidRPr="005B4CB5">
        <w:t>e</w:t>
      </w:r>
      <w:r w:rsidR="00354810" w:rsidRPr="005B4CB5">
        <w:t xml:space="preserve"> </w:t>
      </w:r>
      <w:r w:rsidR="00E900E2" w:rsidRPr="005B4CB5">
        <w:t>use-dependent biasing of movements</w:t>
      </w:r>
      <w:r w:rsidR="00693669" w:rsidRPr="005B4CB5">
        <w:t xml:space="preserve"> </w:t>
      </w:r>
      <w:r w:rsidR="00381226" w:rsidRPr="005B4CB5">
        <w:t xml:space="preserve">may </w:t>
      </w:r>
      <w:r w:rsidR="00354810" w:rsidRPr="005B4CB5">
        <w:t xml:space="preserve">help </w:t>
      </w:r>
      <w:r w:rsidR="00381226" w:rsidRPr="005B4CB5">
        <w:t>explain why</w:t>
      </w:r>
      <w:r w:rsidR="00354810">
        <w:t>, for instance,</w:t>
      </w:r>
      <w:r w:rsidR="00381226">
        <w:t xml:space="preserve"> a</w:t>
      </w:r>
      <w:r w:rsidR="008B0D47">
        <w:t xml:space="preserve"> basketball player continues to </w:t>
      </w:r>
      <w:r w:rsidR="00381226">
        <w:t xml:space="preserve">practice </w:t>
      </w:r>
      <w:r w:rsidR="002207EF">
        <w:t xml:space="preserve">her </w:t>
      </w:r>
      <w:r w:rsidR="008B0D47">
        <w:t xml:space="preserve">free throws </w:t>
      </w:r>
      <w:r w:rsidR="00381226">
        <w:t xml:space="preserve">years after she initially learned how to </w:t>
      </w:r>
      <w:r w:rsidR="002207EF">
        <w:t>shoot</w:t>
      </w:r>
      <w:r w:rsidR="00354810">
        <w:t xml:space="preserve">, and </w:t>
      </w:r>
      <w:r w:rsidR="00F85A8B">
        <w:t>even</w:t>
      </w:r>
      <w:r w:rsidR="00354810">
        <w:t xml:space="preserve"> mimics those motions without the ball </w:t>
      </w:r>
      <w:r w:rsidR="00F85A8B">
        <w:t xml:space="preserve">moments </w:t>
      </w:r>
      <w:r w:rsidR="00354810">
        <w:t xml:space="preserve">before shooting </w:t>
      </w:r>
      <w:r w:rsidR="00F85A8B">
        <w:t xml:space="preserve">a free throw </w:t>
      </w:r>
      <w:r w:rsidR="00354810">
        <w:t>during a game</w:t>
      </w:r>
      <w:r w:rsidR="00381226">
        <w:t xml:space="preserve">. </w:t>
      </w:r>
      <w:r w:rsidR="00297946">
        <w:t>However,</w:t>
      </w:r>
      <w:r w:rsidR="00031CA2">
        <w:t xml:space="preserve"> since</w:t>
      </w:r>
      <w:r w:rsidR="00297946">
        <w:t xml:space="preserve"> </w:t>
      </w:r>
      <w:r w:rsidR="00F246B2">
        <w:t>no</w:t>
      </w:r>
      <w:r w:rsidR="00297946">
        <w:t xml:space="preserve"> </w:t>
      </w:r>
      <w:r w:rsidR="003306F0">
        <w:t xml:space="preserve">two </w:t>
      </w:r>
      <w:r w:rsidR="00297946">
        <w:t>movement</w:t>
      </w:r>
      <w:r w:rsidR="003306F0">
        <w:t>s</w:t>
      </w:r>
      <w:r w:rsidR="00F246B2">
        <w:t xml:space="preserve"> </w:t>
      </w:r>
      <w:r w:rsidR="003306F0">
        <w:t>can ever be identical</w:t>
      </w:r>
      <w:r w:rsidR="00031CA2">
        <w:t xml:space="preserve">, </w:t>
      </w:r>
      <w:r w:rsidR="00C901A9">
        <w:t xml:space="preserve">how </w:t>
      </w:r>
      <w:r w:rsidR="00677EEB">
        <w:t xml:space="preserve">consistent must the </w:t>
      </w:r>
      <w:r w:rsidR="008B0D47">
        <w:t xml:space="preserve">basketball </w:t>
      </w:r>
      <w:r w:rsidR="00144B6B">
        <w:t>players’</w:t>
      </w:r>
      <w:r w:rsidR="00381226">
        <w:t xml:space="preserve"> </w:t>
      </w:r>
      <w:r w:rsidR="00354810">
        <w:t>motions</w:t>
      </w:r>
      <w:r w:rsidR="008B0D47">
        <w:t xml:space="preserve"> </w:t>
      </w:r>
      <w:r w:rsidR="00677EEB">
        <w:t xml:space="preserve">be during practice to </w:t>
      </w:r>
      <w:r w:rsidR="00354810">
        <w:t xml:space="preserve">benefit from </w:t>
      </w:r>
      <w:r w:rsidR="00E45977">
        <w:t>use-dependent</w:t>
      </w:r>
      <w:r w:rsidR="00F246B2">
        <w:t xml:space="preserve"> learning</w:t>
      </w:r>
      <w:r w:rsidR="00C901A9">
        <w:t>?</w:t>
      </w:r>
    </w:p>
    <w:p w14:paraId="139CE9A6" w14:textId="05BC4CF1" w:rsidR="008E5543" w:rsidRDefault="008E5543" w:rsidP="00407563">
      <w:pPr>
        <w:spacing w:line="480" w:lineRule="auto"/>
      </w:pPr>
    </w:p>
    <w:p w14:paraId="4DFB7587" w14:textId="08BAA2DB" w:rsidR="003B2645" w:rsidRDefault="00757D6B" w:rsidP="00407563">
      <w:pPr>
        <w:spacing w:line="480" w:lineRule="auto"/>
      </w:pPr>
      <w:r>
        <w:t>Most</w:t>
      </w:r>
      <w:r w:rsidR="00345474">
        <w:t xml:space="preserve"> </w:t>
      </w:r>
      <w:r>
        <w:t xml:space="preserve">studies </w:t>
      </w:r>
      <w:r w:rsidR="00693669">
        <w:t>of</w:t>
      </w:r>
      <w:r w:rsidR="00144B6B">
        <w:t xml:space="preserve"> </w:t>
      </w:r>
      <w:r>
        <w:t xml:space="preserve">use-dependent </w:t>
      </w:r>
      <w:r w:rsidR="00144B6B">
        <w:t>learning</w:t>
      </w:r>
      <w:r w:rsidR="00234029">
        <w:t xml:space="preserve"> </w:t>
      </w:r>
      <w:r w:rsidR="00345474">
        <w:t xml:space="preserve">have </w:t>
      </w:r>
      <w:r w:rsidR="00EC0631">
        <w:t>examined the phenomenon during</w:t>
      </w:r>
      <w:r w:rsidR="00345474">
        <w:t xml:space="preserve"> upper-extremity movements</w:t>
      </w:r>
      <w:r w:rsidR="0096539F">
        <w:t xml:space="preserve"> </w:t>
      </w:r>
      <w:r w:rsidR="00510D5B">
        <w:fldChar w:fldCharType="begin"/>
      </w:r>
      <w:r w:rsidR="005E1D22">
        <w:instrText xml:space="preserve"> ADDIN ZOTERO_ITEM CSL_CITATION {"citationID":"8oSfQUfW","properties":{"formattedCitation":"(Classen et al., 1998; Diedrichsen et al., 2010; Orban de Xivry et al., 2011; Verstynen and Sabes, 2011)","plainCitation":"(Classen et al., 1998; Diedrichsen et al., 2010; Orban de Xivry et al., 2011; Verstynen and Sabes, 2011)","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510D5B">
        <w:fldChar w:fldCharType="separate"/>
      </w:r>
      <w:r w:rsidR="00510D5B" w:rsidRPr="00510D5B">
        <w:t>(Classen et al., 1998; Diedrichsen et al., 2010; Orban de Xivry et al., 2011; Verstynen and Sabes, 2011)</w:t>
      </w:r>
      <w:r w:rsidR="00510D5B">
        <w:fldChar w:fldCharType="end"/>
      </w:r>
      <w:r w:rsidR="00345474">
        <w:t xml:space="preserve">. The relatively sparse literature on </w:t>
      </w:r>
      <w:r w:rsidR="00F43603">
        <w:t xml:space="preserve">use-dependent learning </w:t>
      </w:r>
      <w:r w:rsidR="00345474">
        <w:t xml:space="preserve">in locomotion is surprising, given the </w:t>
      </w:r>
      <w:r w:rsidR="0096539F">
        <w:t xml:space="preserve">highly </w:t>
      </w:r>
      <w:r w:rsidR="00345474">
        <w:t>repetitive nature of w</w:t>
      </w:r>
      <w:r w:rsidR="0086160D">
        <w:t xml:space="preserve">alking. </w:t>
      </w:r>
      <w:r w:rsidR="00345474">
        <w:t>Locomotion</w:t>
      </w:r>
      <w:r w:rsidR="0086160D">
        <w:t xml:space="preserve"> is</w:t>
      </w:r>
      <w:r w:rsidR="00345474">
        <w:t>, by definition,</w:t>
      </w:r>
      <w:r w:rsidR="0086160D">
        <w:t xml:space="preserve"> </w:t>
      </w:r>
      <w:r w:rsidR="00345474">
        <w:t>the</w:t>
      </w:r>
      <w:r w:rsidR="0086160D">
        <w:t xml:space="preserve"> </w:t>
      </w:r>
      <w:r w:rsidR="00345474">
        <w:t xml:space="preserve">repetition of </w:t>
      </w:r>
      <w:r w:rsidR="0086160D">
        <w:t>a</w:t>
      </w:r>
      <w:r w:rsidR="00345474">
        <w:t xml:space="preserve"> cyclical movement</w:t>
      </w:r>
      <w:r w:rsidR="0086160D">
        <w:t xml:space="preserve"> pattern</w:t>
      </w:r>
      <w:r w:rsidR="00345474">
        <w:t xml:space="preserve"> until arriving at the </w:t>
      </w:r>
      <w:r w:rsidR="0086160D">
        <w:t xml:space="preserve">destination. </w:t>
      </w:r>
      <w:r w:rsidR="00E45977">
        <w:t>Thus, t</w:t>
      </w:r>
      <w:r w:rsidR="009B3411">
        <w:t>he cyclical, repetitive nature of walking creates an excellent opportunity to study use-dependent learning</w:t>
      </w:r>
      <w:r w:rsidR="00E45977">
        <w:t xml:space="preserve"> in an ecologically valid context</w:t>
      </w:r>
      <w:r w:rsidR="009B3411">
        <w:t xml:space="preserve">. </w:t>
      </w:r>
    </w:p>
    <w:p w14:paraId="0B53C142" w14:textId="77777777" w:rsidR="003B2645" w:rsidRDefault="003B2645" w:rsidP="00407563">
      <w:pPr>
        <w:spacing w:line="480" w:lineRule="auto"/>
      </w:pPr>
    </w:p>
    <w:p w14:paraId="1640AE0E" w14:textId="5D56A6F7" w:rsidR="00EC0631" w:rsidRDefault="00565ACF" w:rsidP="00407563">
      <w:pPr>
        <w:spacing w:line="480" w:lineRule="auto"/>
      </w:pPr>
      <w:r>
        <w:t>A</w:t>
      </w:r>
      <w:r w:rsidR="009B3411">
        <w:t xml:space="preserve"> recent study </w:t>
      </w:r>
      <w:r w:rsidR="00EE6EFE">
        <w:t>demonstrated</w:t>
      </w:r>
      <w:r w:rsidR="008F366D">
        <w:t xml:space="preserve"> that use-dependent </w:t>
      </w:r>
      <w:r w:rsidR="00E45977">
        <w:t xml:space="preserve">learning </w:t>
      </w:r>
      <w:r w:rsidR="008A24EB">
        <w:t>explain</w:t>
      </w:r>
      <w:r w:rsidR="009E7B65">
        <w:t>s</w:t>
      </w:r>
      <w:r w:rsidR="008A24EB">
        <w:t xml:space="preserve"> step asymmetry aftereffects in visually guided treadmill </w:t>
      </w:r>
      <w:r w:rsidR="008F366D">
        <w:t>walking</w:t>
      </w:r>
      <w:r w:rsidR="00AA19E3">
        <w:t xml:space="preserve"> </w:t>
      </w:r>
      <w:r w:rsidR="00AA19E3">
        <w:fldChar w:fldCharType="begin"/>
      </w:r>
      <w:r w:rsidR="005E1D22">
        <w:instrText xml:space="preserve"> ADDIN ZOTERO_ITEM CSL_CITATION {"citationID":"XEhjoJNA","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AA19E3">
        <w:fldChar w:fldCharType="separate"/>
      </w:r>
      <w:r w:rsidR="00AA19E3" w:rsidRPr="00AA19E3">
        <w:t>(Wood et al., 2020)</w:t>
      </w:r>
      <w:r w:rsidR="00AA19E3">
        <w:fldChar w:fldCharType="end"/>
      </w:r>
      <w:r w:rsidR="007F0703">
        <w:t xml:space="preserve">, despite </w:t>
      </w:r>
      <w:r w:rsidR="00E45977">
        <w:t>previous interpretations that</w:t>
      </w:r>
      <w:r w:rsidR="007F0703">
        <w:t xml:space="preserve"> aftereffects </w:t>
      </w:r>
      <w:r w:rsidR="00354810">
        <w:t xml:space="preserve">observed during </w:t>
      </w:r>
      <w:r w:rsidR="00B02F0A">
        <w:t xml:space="preserve">this paradigm </w:t>
      </w:r>
      <w:r w:rsidR="007F0703">
        <w:t xml:space="preserve">were primarily due to </w:t>
      </w:r>
      <w:r w:rsidR="00E45977">
        <w:t xml:space="preserve">learning from </w:t>
      </w:r>
      <w:r w:rsidR="007F0703">
        <w:t xml:space="preserve">sensory </w:t>
      </w:r>
      <w:r w:rsidR="007F0703">
        <w:lastRenderedPageBreak/>
        <w:t>prediction errors</w:t>
      </w:r>
      <w:r w:rsidR="00E45977">
        <w:t>, i.e., sensorimotor adaptation</w:t>
      </w:r>
      <w:r w:rsidR="007F0703">
        <w:t xml:space="preserve"> </w:t>
      </w:r>
      <w:r w:rsidR="007F0703">
        <w:fldChar w:fldCharType="begin"/>
      </w:r>
      <w:r w:rsidR="005E1D22">
        <w:instrText xml:space="preserve"> ADDIN ZOTERO_ITEM CSL_CITATION {"citationID":"lvEG7y9b","properties":{"formattedCitation":"(Cherry-Allen et al., 2018; French et al., 2018; Hussain et al., 2013; Kim and Krebs, 2012; Kim and Mugisha, 2014; Statton et al., 2016; Wood et al., 2020)","plainCitation":"(Cherry-Allen et al., 2018; French et al., 2018; Hussain et al., 2013; Kim and Krebs, 2012; Kim and Mugisha, 2014; Statton et al., 2016; Wood et al., 2020)","dontUpdate":true,"noteIndex":0},"citationItems":[{"id":90,"uris":["http://zotero.org/users/5226272/items/8T7S9JZC"],"uri":["http://zotero.org/users/5226272/items/8T7S9JZC"],"itemData":{"id":90,"type":"article-journal","abstract":"Background. Gait impairments after stroke arise from dysfunction of one or several features of the walking pattern. Traditional rehabilitation practice focuses on improving one component at a time, which may leave certain features unaddressed or prolong rehabilitation time. Recent work shows that neurologically intact adults can learn multiple movement components simultaneously. Objective. To determine whether a dual-learning paradigm, incorporating 2 distinct motor tasks, can simultaneously improve 2 impaired components of the gait pattern in people posttroke. Methods. Twelve individuals with stroke participated. Participants completed 2 sessions during which they received visual feedback reflecting paretic knee flexion during walking. During the learning phase of the experiment, an unseen offset was applied to this feedback, promoting increased paretic knee flexion. During the first session, this task was performed while walking on a split-belt treadmill intended to improve step length asymmetry. During the second session, it was performed during tied-belt walking. Results. The dual-learning task simultaneously increased paretic knee flexion and decreased step length asymmetry in the majority of people post-stroke. Split-belt treadmill walking did not significantly interfere with jointangle learning: participants had similar rates and magnitudes of joint-angle learning during both single and dual-learning conditions. Participants also had significant changes in the amount of paretic hip flexion in both single and dual-learning conditions. Conclusions. People with stroke can perform a dual-learning paradigm and change 2 clinically relevant gait impairments in a single session. Long-term studies are needed to determine if this strategy can be used to efficiently and permanently alter multiple gait impairments.","container-title":"Neurorehabilitation and Neural Repair","DOI":"10.1177/1545968318792623","ISSN":"1545-9683, 1552-6844","issue":"9","journalAbbreviation":"Neurorehabil Neural Repair","language":"en","page":"810-820","source":"Crossref","title":"A dual-learning paradigm simultaneously improves multiple features of gait post-stroke","volume":"32","author":[{"family":"Cherry-Allen","given":"Kendra M."},{"family":"Statton","given":"Matthew A."},{"family":"Celnik","given":"Pablo A."},{"family":"Bastian","given":"Amy J."}],"issued":{"date-parts":[["2018",9]]}}},{"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73,"uris":["http://zotero.org/users/5226272/items/XMHBAFXC"],"uri":["http://zotero.org/users/5226272/items/XMHBAFXC"],"itemData":{"id":973,"type":"article-journal","container-title":"Journal of Neurophysiology","DOI":"10.1152/jn.00770.2012","ISSN":"0022-3077, 1522-1598","issue":"4","journalAbbreviation":"J Neurophysiol","language":"en","page":"916-925","source":"DOI.org (Crossref)","title":"A locomotor adaptation including explicit knowledge and removal of postadaptation errors induces complete 24-hour retention","volume":"110","author":[{"family":"Hussain","given":"Sara J."},{"family":"Hanson","given":"Angela S."},{"family":"Tseng","given":"Shih-Chiao"},{"family":"Morton","given":"Susanne M."}],"issued":{"date-parts":[["2013",8,15]]}}},{"id":641,"uris":["http://zotero.org/users/5226272/items/P7PH9INR"],"uri":["http://zotero.org/users/5226272/items/P7PH9INR"],"itemData":{"id":641,"type":"article-journal","abstract":"Gait rehabilitation after stroke often utilizes treadmill training delivered by either therapists or robotic devices. However, clinical results have shown no benefit from this modality when compared to usual care. On the contrary, results were inferior, perhaps because in its present form it is not interactive and at least for stroke, central pattern generators at the spinal level do not appear to be the key to promote recovery. To enable gait therapy to be more effective, therapy must be interactive and visual feedback appears to be an important option to engage patients’ participation. In this study, we tested healthy subjects to see whether an implicit “visual feedback distortion” influences gait spatial pattern. Subjects were not aware of the visual distortion nor did they realize changes in their gait pattern. The visual feedback of step length symmetry was distorted so that subjects perceived their step length as being asymmetric during treadmill training. We found that a gradual distortion of visual feedback, without explicit knowledge of the manipulation, systematically modulated gait step length away from symmetry and that the visual distortion effect was robust even in the presence of cognitive load. This indicates that although the visual feedback display used in this study did not create a conscious and vivid sensation of selfmotion (the properties of the optical flow), experimental modifications of visual information of subjects’ movement were found to cause implicit gait modulation. Nevertheless, our results indicate that modulation with visual distortion may require cognitive resources because during the distraction task, the amount of gait modulation was reduced. Our results suggest that a therapeutic program involving visual feedback distortion, in the context of gait rehabilitation, may provide an effective way to help subjects correct gait patterns, thereby improving the outcome of rehabilitation.","container-title":"Experimental Brain Research","DOI":"10.1007/s00221-012-3044-5","ISSN":"0014-4819, 1432-1106","issue":"3","journalAbbreviation":"Exp Brain Res","language":"en","page":"495-502","source":"Crossref","title":"Effects of implicit visual feedback distortion on human gait","volume":"218","author":[{"family":"Kim","given":"Seung-Jae"},{"family":"Krebs","given":"Hermano Igo"}],"issued":{"date-parts":[["2012",5]]}}},{"id":639,"uris":["http://zotero.org/users/5226272/items/BP83XEIQ"],"uri":["http://zotero.org/users/5226272/items/BP83XEIQ"],"itemData":{"id":639,"type":"article-journal","abstract":"Background: Gait rehabilitation often utilizes correction of stepping movements, and visual feedback is one of the interactive forms that can be used for rehabilitation. We presented a paradigm called visual feedback distortion in which we manipulated the visual representation of step length. Our previous work showed that an implicit distortion of visual feedback of step length entails unintentional modulations in the subjects’ gait spatial pattern. Even in the presence of cognitive load through a distraction task, distortion of visual feedback still induced modulation of gait step length. In the current study, subjects were aware of the imposed distortion of visual feedback and they were instructed to maintain their natural gait symmetric pattern during trials. We then studied whether such an explicit “visual feedback distortion” would still influence gait spatial pattern.\nMethods: Nine healthy subjects participated in the treadmill walking trial. The step length was defined as the distance between each foot. The on-line visual feedback showing right and left step length information as bar graphs was displayed on a computer screen. When distorting the visual feedback, the height of the bar for only one side was manipulated, so that subjects perceived their step length as being asymmetric. Actual step lengths were measured during trial and analyzed to see the effects of visual feedback distortion.\nResults: Our results showed that a gradual distortion of visual feedback systematically modulated gait step length away from symmetry even at the expense of an opposing apparent task goal. It was also observed that the amount of induced gait modulation was reduced during the explicit condition compared to the implicit condition where subjects were not aware of distortion.\nConclusions: Our study demonstrated that although the visual feedback display used in this study did not alter visual space or evoke illusions of motion, perturbation of visual information about subjects’ movement can cause unintentional motor functions. This suggests that the effect of visual feedback distortion is spontaneous and a gait training involving the visual distortion paradigm may provide an effective way to help subjects correct gait patterns by driving implicit motor functions, thereby bringing benefits to rehabilitation.","container-title":"Journal of NeuroEngineering and Rehabilitation","DOI":"10.1186/1743-0003-11-74","ISSN":"1743-0003","issue":"1","journalAbbreviation":"J Neuroeng Rehabil","language":"en","page":"74","source":"Crossref","title":"Effect of explicit visual feedback distortion on human gait","volume":"11","author":[{"family":"Kim","given":"Seung-Jae"},{"family":"Mugisha","given":"Dieudonne"}],"issued":{"date-parts":[["2014"]]}}},{"id":1167,"uris":["http://zotero.org/users/5226272/items/5M47XBWR"],"uri":["http://zotero.org/users/5226272/items/5M47XBWR"],"itemData":{"id":1167,"type":"article-journal","abstract":"Impairments in human motor patterns are complex: what is often observed as a single global deficit (e.g., limping when walking) is actually the sum of several distinct abnormalities. Motor adaptation can be useful to teach patients more normal motor patterns, yet conventional training paradigms focus on individual features of a movement, leaving others unaddressed. It is known that under certain conditions, distinct movement components can be simultaneously adapted without interference. These previous “dual-learning” studies focused solely on short, planar reaching movements, yet it is unknown whether these findings can generalize to a more complex behavior like walking. Here we asked whether a dual-learning paradigm, incorporating two distinct motor adaptation tasks, can be used to simultaneously train multiple components of the walking pattern. We developed a joint-angle learning task that provided biased visual feedback of sagittal joint angles to increase peak knee or hip flexion during the swing phase of walking. Healthy, young participants performed this task independently or concurrently with another locomotor adaptation task, split-belt treadmill adaptation, where subjects adapted their step length symmetry. We found that participants were able to successfully adapt both components of the walking pattern simultaneously, without interference, and at the same rate as adapting either component independently. This leads us to the interesting possibility that combining rehabilitation modalities within a single training session could be used to help alleviate multiple deficits at once in patients with complex gait impairments.","container-title":"Journal of Neurophysiology","DOI":"10.1152/jn.00090.2016","ISSN":"0022-3077, 1522-1598","issue":"5","journalAbbreviation":"J Neurophysiol","language":"en","page":"2692-2700","source":"DOI.org (Crossref)","title":"A dual-learning paradigm can simultaneously train multiple characteristics of walking","volume":"115","author":[{"family":"Statton","given":"Matthew A."},{"family":"Toliver","given":"Alexis"},{"family":"Bastian","given":"Amy J."}],"issued":{"date-parts":[["2016",5,1]]}}},{"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7F0703">
        <w:fldChar w:fldCharType="separate"/>
      </w:r>
      <w:r w:rsidR="007F0703" w:rsidRPr="007F0703">
        <w:t>(Cherry-Allen et al., 2018; French et al., 2018; Hussain et al., 2013; Kim and Krebs, 2012; Kim and Mugisha, 2014; Statton et al., 2016)</w:t>
      </w:r>
      <w:r w:rsidR="007F0703">
        <w:fldChar w:fldCharType="end"/>
      </w:r>
      <w:r w:rsidR="007F0703">
        <w:t>.</w:t>
      </w:r>
      <w:r w:rsidR="008F366D">
        <w:t xml:space="preserve"> </w:t>
      </w:r>
      <w:r w:rsidR="00E45977">
        <w:t xml:space="preserve">In </w:t>
      </w:r>
      <w:r w:rsidR="00D43295">
        <w:t>the study by Wood et al. (2020)</w:t>
      </w:r>
      <w:r w:rsidR="00615FED">
        <w:t>,</w:t>
      </w:r>
      <w:r w:rsidR="00E45977">
        <w:t xml:space="preserve"> v</w:t>
      </w:r>
      <w:r w:rsidR="00031CA2">
        <w:t xml:space="preserve">isual </w:t>
      </w:r>
      <w:r w:rsidR="00EC0631">
        <w:t xml:space="preserve">targets </w:t>
      </w:r>
      <w:r w:rsidR="008F366D">
        <w:t xml:space="preserve">were used </w:t>
      </w:r>
      <w:r w:rsidR="009B3411">
        <w:t xml:space="preserve">to </w:t>
      </w:r>
      <w:r w:rsidR="00EC0631">
        <w:t xml:space="preserve">guide participants into walking with </w:t>
      </w:r>
      <w:r w:rsidR="009B3411">
        <w:t>an asymmetr</w:t>
      </w:r>
      <w:r w:rsidR="00EC0631">
        <w:t>y</w:t>
      </w:r>
      <w:r w:rsidR="00E74E5A">
        <w:t xml:space="preserve"> </w:t>
      </w:r>
      <w:r w:rsidR="009B3411">
        <w:t>(i.e.</w:t>
      </w:r>
      <w:r w:rsidR="003868B7">
        <w:t>,</w:t>
      </w:r>
      <w:r w:rsidR="009B3411">
        <w:t xml:space="preserve"> a limp)</w:t>
      </w:r>
      <w:r w:rsidR="00EC0631">
        <w:t>.</w:t>
      </w:r>
      <w:r w:rsidR="009B3411">
        <w:t xml:space="preserve"> </w:t>
      </w:r>
      <w:r w:rsidR="00A148F5">
        <w:t xml:space="preserve">Critically, </w:t>
      </w:r>
      <w:r w:rsidR="00D43295">
        <w:t xml:space="preserve">for one of the experimental groups, all visual feedback </w:t>
      </w:r>
      <w:r w:rsidR="00A148F5">
        <w:t>was veridical and participants were fully aware that they were being guided</w:t>
      </w:r>
      <w:r w:rsidR="009F599F">
        <w:t xml:space="preserve"> by the targets</w:t>
      </w:r>
      <w:r w:rsidR="00A148F5">
        <w:t xml:space="preserve"> to </w:t>
      </w:r>
      <w:r w:rsidR="00F91B50">
        <w:t xml:space="preserve">practice </w:t>
      </w:r>
      <w:r w:rsidR="00A148F5">
        <w:t>walk</w:t>
      </w:r>
      <w:r w:rsidR="00F91B50">
        <w:t>ing</w:t>
      </w:r>
      <w:r w:rsidR="00A148F5">
        <w:t xml:space="preserve"> asymmetrically. </w:t>
      </w:r>
      <w:r w:rsidR="00F91B50">
        <w:t xml:space="preserve">Therefore, the small but persistent aftereffects observed during washout, when all visual feedback was removed and participants were instructed to “walk normally”, </w:t>
      </w:r>
      <w:r w:rsidR="005A367B">
        <w:t xml:space="preserve">were </w:t>
      </w:r>
      <w:r w:rsidR="00E7650C">
        <w:t xml:space="preserve">highly </w:t>
      </w:r>
      <w:r w:rsidR="005A367B">
        <w:t xml:space="preserve">consistent with </w:t>
      </w:r>
      <w:r w:rsidR="00EC0631">
        <w:t xml:space="preserve">use-dependent </w:t>
      </w:r>
      <w:r w:rsidR="00F91B50">
        <w:t>learning.</w:t>
      </w:r>
      <w:r w:rsidR="0096539F">
        <w:t xml:space="preserve"> </w:t>
      </w:r>
      <w:r w:rsidR="009F599F">
        <w:t xml:space="preserve">As repetition of novel gait patterns is inherent to nearly all locomotor learning studies, these findings suggest that use-dependent learning may </w:t>
      </w:r>
      <w:r w:rsidR="00AC36D6">
        <w:t xml:space="preserve">play </w:t>
      </w:r>
      <w:r w:rsidR="009F599F">
        <w:t xml:space="preserve">an </w:t>
      </w:r>
      <w:r w:rsidR="006C5028">
        <w:t>important</w:t>
      </w:r>
      <w:r w:rsidR="00657732">
        <w:t xml:space="preserve"> yet underappreciated role in this body of literature.</w:t>
      </w:r>
      <w:r w:rsidR="006C5028">
        <w:t xml:space="preserve"> Thus,</w:t>
      </w:r>
      <w:r w:rsidR="00F91B50">
        <w:t xml:space="preserve"> </w:t>
      </w:r>
      <w:r w:rsidR="008A5A99">
        <w:t>critical</w:t>
      </w:r>
      <w:r w:rsidR="00E45977">
        <w:t xml:space="preserve"> </w:t>
      </w:r>
      <w:r w:rsidR="008B0D47">
        <w:t>question</w:t>
      </w:r>
      <w:r w:rsidR="009F599F">
        <w:t>s</w:t>
      </w:r>
      <w:r w:rsidR="008B0D47">
        <w:t xml:space="preserve"> </w:t>
      </w:r>
      <w:r w:rsidR="009F599F">
        <w:t xml:space="preserve">regarding use-dependent learning </w:t>
      </w:r>
      <w:r w:rsidR="006C5028">
        <w:t xml:space="preserve">during locomotion </w:t>
      </w:r>
      <w:r w:rsidR="003868B7">
        <w:t>remain</w:t>
      </w:r>
      <w:r w:rsidR="009F599F">
        <w:t>: Given that movement is intrinsically variable, h</w:t>
      </w:r>
      <w:r w:rsidR="00E45977">
        <w:t xml:space="preserve">ow consistent </w:t>
      </w:r>
      <w:r w:rsidR="003868B7">
        <w:t xml:space="preserve">must </w:t>
      </w:r>
      <w:r w:rsidR="00E45977">
        <w:t xml:space="preserve">the </w:t>
      </w:r>
      <w:r w:rsidR="000B6FC3">
        <w:t xml:space="preserve">walking pattern </w:t>
      </w:r>
      <w:r w:rsidR="00E45977">
        <w:t>be to engage use-dependent learning</w:t>
      </w:r>
      <w:r w:rsidR="003868B7">
        <w:t>?</w:t>
      </w:r>
      <w:r w:rsidR="00E45977">
        <w:t xml:space="preserve"> </w:t>
      </w:r>
      <w:r w:rsidR="003868B7">
        <w:t>Additionally</w:t>
      </w:r>
      <w:r w:rsidR="003B2645">
        <w:t xml:space="preserve">, </w:t>
      </w:r>
      <w:r w:rsidR="003868B7">
        <w:t>what are the computational principles</w:t>
      </w:r>
      <w:r w:rsidR="003B2645">
        <w:t xml:space="preserve"> </w:t>
      </w:r>
      <w:r w:rsidR="003868B7">
        <w:t>underlying</w:t>
      </w:r>
      <w:r w:rsidR="003B2645">
        <w:t xml:space="preserve"> use-dependent learning in locomotion</w:t>
      </w:r>
      <w:r w:rsidR="003868B7">
        <w:t>?</w:t>
      </w:r>
    </w:p>
    <w:p w14:paraId="221ABD9A" w14:textId="77777777" w:rsidR="00565ACF" w:rsidRDefault="00565ACF" w:rsidP="00407563">
      <w:pPr>
        <w:spacing w:line="480" w:lineRule="auto"/>
      </w:pPr>
    </w:p>
    <w:p w14:paraId="204B02C6" w14:textId="0D4EC5F0" w:rsidR="00B443CF" w:rsidRDefault="00794216" w:rsidP="00407563">
      <w:pPr>
        <w:spacing w:line="480" w:lineRule="auto"/>
      </w:pPr>
      <w:r>
        <w:t xml:space="preserve">Here, through computational modeling, simulations, and a series of behavioral experiments, we directly tackle the question of how the consistency of movement patterns impacts use-dependent learning. </w:t>
      </w:r>
      <w:r w:rsidR="00E7650C">
        <w:t>Our</w:t>
      </w:r>
      <w:r w:rsidR="0014408B">
        <w:t xml:space="preserve"> </w:t>
      </w:r>
      <w:r w:rsidR="00F44E73">
        <w:t xml:space="preserve">competing hypotheses </w:t>
      </w:r>
      <w:r w:rsidR="00E7650C">
        <w:t>are formalized by</w:t>
      </w:r>
      <w:r>
        <w:t xml:space="preserve"> two distinct computational </w:t>
      </w:r>
      <w:r w:rsidR="00F85A8B">
        <w:t xml:space="preserve">models </w:t>
      </w:r>
      <w:r>
        <w:t xml:space="preserve">of how </w:t>
      </w:r>
      <w:r w:rsidR="000B6FC3">
        <w:t xml:space="preserve">use-dependent learning </w:t>
      </w:r>
      <w:r w:rsidR="002867D9">
        <w:t xml:space="preserve">may </w:t>
      </w:r>
      <w:r>
        <w:t>arise</w:t>
      </w:r>
      <w:r w:rsidR="007C3B49">
        <w:t>.</w:t>
      </w:r>
      <w:r w:rsidR="0093172C">
        <w:t xml:space="preserve"> </w:t>
      </w:r>
      <w:r w:rsidR="00A94B48">
        <w:t xml:space="preserve">In </w:t>
      </w:r>
      <w:r w:rsidR="00F85A8B">
        <w:t xml:space="preserve">Model 1, </w:t>
      </w:r>
      <w:r w:rsidR="00CE41C1">
        <w:t xml:space="preserve">the Strategy plus Use-Dependent model, two learning processes act in parallel: A voluntary, strategic learning process that is active when the goal is to match step lengths to visual targets, and an automatic, slowly updating use-dependent learning process that biases movements in the direction of immediately preceding movements </w:t>
      </w:r>
      <w:r w:rsidR="00CE41C1">
        <w:fldChar w:fldCharType="begin"/>
      </w:r>
      <w:r w:rsidR="00CE41C1">
        <w:instrText xml:space="preserve"> ADDIN ZOTERO_ITEM CSL_CITATION {"citationID":"2fFJ5Ebo","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CE41C1">
        <w:fldChar w:fldCharType="separate"/>
      </w:r>
      <w:r w:rsidR="00CE41C1" w:rsidRPr="00291398">
        <w:t>(Diedrichsen et al., 2010)</w:t>
      </w:r>
      <w:r w:rsidR="00CE41C1">
        <w:fldChar w:fldCharType="end"/>
      </w:r>
      <w:r w:rsidR="00CE41C1">
        <w:t xml:space="preserve">. </w:t>
      </w:r>
      <w:r w:rsidR="00EF6C3B">
        <w:t>Due to the slow learning</w:t>
      </w:r>
      <w:r w:rsidR="00E61CC4">
        <w:t xml:space="preserve"> and</w:t>
      </w:r>
      <w:r w:rsidR="00EF6C3B">
        <w:t xml:space="preserve"> slow forgetting nature of</w:t>
      </w:r>
      <w:r w:rsidR="007C3B49">
        <w:t xml:space="preserve"> use-dependent learning</w:t>
      </w:r>
      <w:r w:rsidR="00E61CC4">
        <w:t xml:space="preserve"> in this model</w:t>
      </w:r>
      <w:r w:rsidR="00EF6C3B">
        <w:t xml:space="preserve">, </w:t>
      </w:r>
      <w:del w:id="0" w:author="Jonathan Wood" w:date="2020-08-12T19:15:00Z">
        <w:r w:rsidR="00E61CC4" w:rsidDel="008818ED">
          <w:delText>it</w:delText>
        </w:r>
        <w:r w:rsidR="007C3B49" w:rsidDel="008818ED">
          <w:delText xml:space="preserve"> is</w:delText>
        </w:r>
      </w:del>
      <w:ins w:id="1" w:author="Jonathan Wood" w:date="2020-08-12T19:16:00Z">
        <w:r w:rsidR="008818ED">
          <w:t xml:space="preserve">the </w:t>
        </w:r>
      </w:ins>
      <w:ins w:id="2" w:author="Jonathan Wood" w:date="2020-08-12T19:17:00Z">
        <w:r w:rsidR="008818ED">
          <w:t xml:space="preserve">use-dependent bias </w:t>
        </w:r>
      </w:ins>
      <w:ins w:id="3" w:author="Jonathan Wood" w:date="2020-08-12T19:16:00Z">
        <w:r w:rsidR="008818ED">
          <w:t>is</w:t>
        </w:r>
      </w:ins>
      <w:r w:rsidR="007C3B49">
        <w:t xml:space="preserve"> robust to changes in movement consistency</w:t>
      </w:r>
      <w:r w:rsidR="00EF6C3B">
        <w:t xml:space="preserve">. </w:t>
      </w:r>
      <w:r w:rsidR="00F85A8B">
        <w:t>In Model 2,</w:t>
      </w:r>
      <w:r w:rsidR="00CE41C1">
        <w:t xml:space="preserve"> the Adaptive Bayesian model, adopted from a study of reaching </w:t>
      </w:r>
      <w:r w:rsidR="00CE41C1">
        <w:fldChar w:fldCharType="begin"/>
      </w:r>
      <w:r w:rsidR="00CE41C1">
        <w:instrText xml:space="preserve"> ADDIN ZOTERO_ITEM CSL_CITATION {"citationID":"FDB6KaRZ","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CE41C1">
        <w:fldChar w:fldCharType="separate"/>
      </w:r>
      <w:r w:rsidR="00CE41C1" w:rsidRPr="00B85A88">
        <w:t>(Verstynen and Sabes, 2011)</w:t>
      </w:r>
      <w:r w:rsidR="00CE41C1">
        <w:fldChar w:fldCharType="end"/>
      </w:r>
      <w:r w:rsidR="00CE41C1">
        <w:t xml:space="preserve">, use-dependent learning is framed as a process of combining quickly adapting prior probabilities of target (step) locations with current sensory estimates of where to step. Thus, </w:t>
      </w:r>
      <w:r w:rsidR="00E61CC4">
        <w:t xml:space="preserve">in direct contrast to the Strategy plus Use-Dependent model, </w:t>
      </w:r>
      <w:r w:rsidR="00CE41C1">
        <w:t xml:space="preserve">the magnitude of use-dependent biases </w:t>
      </w:r>
      <w:r w:rsidR="00EF6C3B">
        <w:t>is</w:t>
      </w:r>
      <w:r w:rsidR="00CE41C1">
        <w:t xml:space="preserve"> directly related to the consistency of the environment, or target locations. </w:t>
      </w:r>
      <w:ins w:id="4" w:author="Jonathan Wood" w:date="2020-08-26T08:39:00Z">
        <w:r w:rsidR="00EE1E48">
          <w:t xml:space="preserve">Specifically, the Adaptive Bayesian model predicts a progressive </w:t>
        </w:r>
      </w:ins>
      <w:ins w:id="5" w:author="Jonathan Wood" w:date="2020-08-26T11:38:00Z">
        <w:r w:rsidR="00F94D23">
          <w:t>decrease</w:t>
        </w:r>
      </w:ins>
      <w:ins w:id="6" w:author="Jonathan Wood" w:date="2020-08-26T08:39:00Z">
        <w:r w:rsidR="00EE1E48">
          <w:t xml:space="preserve"> in </w:t>
        </w:r>
      </w:ins>
      <w:ins w:id="7" w:author="Jonathan Wood" w:date="2020-08-26T08:42:00Z">
        <w:r w:rsidR="00CD3AC6">
          <w:t>use-de</w:t>
        </w:r>
      </w:ins>
      <w:ins w:id="8" w:author="Jonathan Wood" w:date="2020-08-26T08:43:00Z">
        <w:r w:rsidR="00CD3AC6">
          <w:t>pendent bias</w:t>
        </w:r>
      </w:ins>
      <w:ins w:id="9" w:author="Jonathan Wood" w:date="2020-08-26T08:39:00Z">
        <w:r w:rsidR="00EE1E48">
          <w:t xml:space="preserve"> </w:t>
        </w:r>
      </w:ins>
      <w:ins w:id="10" w:author="Jonathan Wood" w:date="2020-08-27T11:56:00Z">
        <w:r w:rsidR="00993B05">
          <w:t xml:space="preserve">magnitude </w:t>
        </w:r>
      </w:ins>
      <w:ins w:id="11" w:author="Jonathan Wood" w:date="2020-08-26T08:39:00Z">
        <w:r w:rsidR="00EE1E48">
          <w:t xml:space="preserve">with </w:t>
        </w:r>
      </w:ins>
      <w:ins w:id="12" w:author="Jonathan Wood" w:date="2020-08-26T11:38:00Z">
        <w:r w:rsidR="00F94D23">
          <w:t>less</w:t>
        </w:r>
      </w:ins>
      <w:ins w:id="13" w:author="Jonathan Wood" w:date="2020-08-26T11:34:00Z">
        <w:r w:rsidR="00F94D23">
          <w:t xml:space="preserve"> consistent</w:t>
        </w:r>
      </w:ins>
      <w:ins w:id="14" w:author="Jonathan Wood" w:date="2020-08-26T08:39:00Z">
        <w:r w:rsidR="00EE1E48">
          <w:t xml:space="preserve"> </w:t>
        </w:r>
      </w:ins>
      <w:ins w:id="15" w:author="Jonathan Wood" w:date="2020-08-26T08:43:00Z">
        <w:r w:rsidR="00CD3AC6">
          <w:t>practice</w:t>
        </w:r>
      </w:ins>
      <w:ins w:id="16" w:author="Jonathan Wood" w:date="2020-08-26T08:40:00Z">
        <w:r w:rsidR="00EE1E48">
          <w:t xml:space="preserve"> while the </w:t>
        </w:r>
      </w:ins>
      <w:ins w:id="17" w:author="Jonathan Wood" w:date="2020-08-26T08:44:00Z">
        <w:r w:rsidR="00CD3AC6">
          <w:t>S</w:t>
        </w:r>
      </w:ins>
      <w:ins w:id="18" w:author="Jonathan Wood" w:date="2020-08-26T08:40:00Z">
        <w:r w:rsidR="00EE1E48">
          <w:t xml:space="preserve">trategy plus Use-Dependent model predicts </w:t>
        </w:r>
        <w:r w:rsidR="00CD3AC6">
          <w:t xml:space="preserve">similar </w:t>
        </w:r>
      </w:ins>
      <w:ins w:id="19" w:author="Jonathan Wood" w:date="2020-08-27T11:56:00Z">
        <w:r w:rsidR="00993B05">
          <w:t>use-dependent bias magnitude</w:t>
        </w:r>
      </w:ins>
      <w:ins w:id="20" w:author="Jonathan Wood" w:date="2020-08-26T08:40:00Z">
        <w:r w:rsidR="00CD3AC6">
          <w:t xml:space="preserve"> regardless of </w:t>
        </w:r>
      </w:ins>
      <w:ins w:id="21" w:author="Jonathan Wood" w:date="2020-08-26T08:43:00Z">
        <w:r w:rsidR="00CD3AC6">
          <w:t xml:space="preserve">practice consistency. </w:t>
        </w:r>
      </w:ins>
      <w:r w:rsidR="005A1AB3">
        <w:t>Critically,</w:t>
      </w:r>
      <w:r w:rsidR="00B85D96">
        <w:t xml:space="preserve"> </w:t>
      </w:r>
      <w:r w:rsidR="009463CF">
        <w:t xml:space="preserve">while </w:t>
      </w:r>
      <w:r w:rsidR="00E61CC4">
        <w:t>these two computational accounts provide putative explanations for use-dependent biases</w:t>
      </w:r>
      <w:r w:rsidR="009463CF">
        <w:t>, they</w:t>
      </w:r>
      <w:r w:rsidR="00E61CC4">
        <w:t xml:space="preserve"> differ markedly in their theoretical underpinnings</w:t>
      </w:r>
      <w:r w:rsidR="009463CF">
        <w:t xml:space="preserve"> and</w:t>
      </w:r>
      <w:r w:rsidR="00E900E2">
        <w:t>, to our knowledge,</w:t>
      </w:r>
      <w:r w:rsidR="00E61CC4">
        <w:t xml:space="preserve"> have </w:t>
      </w:r>
      <w:r w:rsidR="009463CF">
        <w:t xml:space="preserve">not </w:t>
      </w:r>
      <w:r w:rsidR="00E61CC4">
        <w:t xml:space="preserve">been </w:t>
      </w:r>
      <w:r w:rsidR="009463CF">
        <w:t>directly compared</w:t>
      </w:r>
      <w:r w:rsidR="00E61CC4">
        <w:t xml:space="preserve"> with each other.</w:t>
      </w:r>
      <w:r w:rsidR="00B85D96">
        <w:t xml:space="preserve"> </w:t>
      </w:r>
      <w:r w:rsidR="003868B7">
        <w:t>Therefore</w:t>
      </w:r>
      <w:r w:rsidR="00161EF8">
        <w:t xml:space="preserve">, we have designed a set of walking experiments that </w:t>
      </w:r>
      <w:r w:rsidR="002867D9">
        <w:t xml:space="preserve">systematically </w:t>
      </w:r>
      <w:r w:rsidR="00161EF8">
        <w:t xml:space="preserve">vary environmental consistency </w:t>
      </w:r>
      <w:r w:rsidR="00F44E73">
        <w:t xml:space="preserve">during learning </w:t>
      </w:r>
      <w:r w:rsidR="00161EF8">
        <w:t>and assess the state of use-dependent biases during no-feedback</w:t>
      </w:r>
      <w:r w:rsidR="00F44E73">
        <w:t xml:space="preserve"> washout</w:t>
      </w:r>
      <w:r w:rsidR="00161EF8">
        <w:t xml:space="preserve"> </w:t>
      </w:r>
      <w:r w:rsidR="00713B83">
        <w:t xml:space="preserve">trials </w:t>
      </w:r>
      <w:r w:rsidR="00161EF8">
        <w:t>in order to discriminate between these two competing theories o</w:t>
      </w:r>
      <w:r w:rsidR="002867D9">
        <w:t>n</w:t>
      </w:r>
      <w:r w:rsidR="00161EF8">
        <w:t xml:space="preserve"> the underlying constraints of </w:t>
      </w:r>
      <w:r w:rsidR="00713B83">
        <w:t>use-dependent learning.</w:t>
      </w:r>
    </w:p>
    <w:p w14:paraId="7E70AA64" w14:textId="77777777" w:rsidR="002867D9" w:rsidRDefault="002867D9" w:rsidP="00407563">
      <w:pPr>
        <w:spacing w:line="480" w:lineRule="auto"/>
        <w:rPr>
          <w:b/>
          <w:bCs/>
          <w:u w:val="single"/>
        </w:rPr>
      </w:pPr>
    </w:p>
    <w:p w14:paraId="0021EE6C" w14:textId="151269C7" w:rsidR="00A82522" w:rsidRPr="00031559" w:rsidRDefault="00F56304" w:rsidP="00407563">
      <w:pPr>
        <w:spacing w:line="480" w:lineRule="auto"/>
        <w:rPr>
          <w:b/>
          <w:bCs/>
          <w:u w:val="single"/>
        </w:rPr>
      </w:pPr>
      <w:r>
        <w:rPr>
          <w:b/>
          <w:bCs/>
          <w:u w:val="single"/>
        </w:rPr>
        <w:t xml:space="preserve">Materials and </w:t>
      </w:r>
      <w:r w:rsidR="00A82522" w:rsidRPr="00031559">
        <w:rPr>
          <w:b/>
          <w:bCs/>
          <w:u w:val="single"/>
        </w:rPr>
        <w:t>Methods</w:t>
      </w:r>
    </w:p>
    <w:p w14:paraId="53922734" w14:textId="4D7422FC" w:rsidR="005D6D5A" w:rsidRDefault="005D6D5A" w:rsidP="00407563">
      <w:pPr>
        <w:spacing w:line="480" w:lineRule="auto"/>
      </w:pPr>
    </w:p>
    <w:p w14:paraId="007799BA" w14:textId="7032D004" w:rsidR="00105698" w:rsidRPr="00BD4609" w:rsidRDefault="00105698" w:rsidP="00407563">
      <w:pPr>
        <w:spacing w:line="480" w:lineRule="auto"/>
        <w:rPr>
          <w:b/>
          <w:bCs/>
        </w:rPr>
      </w:pPr>
      <w:r w:rsidRPr="007D3C9C">
        <w:rPr>
          <w:b/>
          <w:bCs/>
        </w:rPr>
        <w:t>Behavioral Methods</w:t>
      </w:r>
      <w:r>
        <w:rPr>
          <w:b/>
          <w:bCs/>
        </w:rPr>
        <w:t>:</w:t>
      </w:r>
    </w:p>
    <w:p w14:paraId="075111F2" w14:textId="77777777" w:rsidR="00105698" w:rsidRPr="00031559" w:rsidRDefault="00105698" w:rsidP="00407563">
      <w:pPr>
        <w:spacing w:line="480" w:lineRule="auto"/>
        <w:rPr>
          <w:b/>
          <w:bCs/>
          <w:i/>
          <w:iCs/>
          <w:u w:val="single"/>
        </w:rPr>
      </w:pPr>
      <w:r w:rsidRPr="00031559">
        <w:rPr>
          <w:i/>
          <w:iCs/>
          <w:u w:val="single"/>
        </w:rPr>
        <w:t>Participants</w:t>
      </w:r>
      <w:r w:rsidRPr="00A37E3C">
        <w:rPr>
          <w:i/>
          <w:iCs/>
          <w:u w:val="single"/>
        </w:rPr>
        <w:t>:</w:t>
      </w:r>
      <w:r w:rsidRPr="00031559">
        <w:rPr>
          <w:b/>
          <w:bCs/>
          <w:i/>
          <w:iCs/>
          <w:u w:val="single"/>
        </w:rPr>
        <w:t xml:space="preserve"> </w:t>
      </w:r>
    </w:p>
    <w:p w14:paraId="67B02FFE" w14:textId="1C61324A" w:rsidR="008A5A99" w:rsidRDefault="00105698" w:rsidP="00407563">
      <w:pPr>
        <w:spacing w:line="480" w:lineRule="auto"/>
      </w:pPr>
      <w:r>
        <w:t xml:space="preserve">Young, healthy </w:t>
      </w:r>
      <w:r w:rsidR="00407563">
        <w:t xml:space="preserve">male and female </w:t>
      </w:r>
      <w:r>
        <w:t>individuals between the ages of 18</w:t>
      </w:r>
      <w:r w:rsidR="00EC01CF">
        <w:t>-</w:t>
      </w:r>
      <w:r>
        <w:t>40 years will be recruited to participate in th</w:t>
      </w:r>
      <w:r w:rsidR="00BB6E69">
        <w:t>is</w:t>
      </w:r>
      <w:r>
        <w:t xml:space="preserve"> study. Potential </w:t>
      </w:r>
      <w:r w:rsidR="00B651EE">
        <w:t>participants</w:t>
      </w:r>
      <w:r>
        <w:t xml:space="preserve"> will be included if they</w:t>
      </w:r>
      <w:r w:rsidR="00BD4609">
        <w:t xml:space="preserve"> are naive to locomotor learning task</w:t>
      </w:r>
      <w:r w:rsidR="00004040">
        <w:t>s</w:t>
      </w:r>
      <w:r>
        <w:t xml:space="preserve">. Potential </w:t>
      </w:r>
      <w:r w:rsidR="00B651EE">
        <w:t>participants</w:t>
      </w:r>
      <w:r>
        <w:t xml:space="preserve"> will be excluded if they have a history of any neurologic</w:t>
      </w:r>
      <w:r w:rsidR="00BD4609">
        <w:t xml:space="preserve">, </w:t>
      </w:r>
      <w:r>
        <w:t>psychiatric</w:t>
      </w:r>
      <w:r w:rsidR="00BB6E69">
        <w:t xml:space="preserve"> or </w:t>
      </w:r>
      <w:r>
        <w:t>cognitive conditions</w:t>
      </w:r>
      <w:r w:rsidR="004D719A">
        <w:t>,</w:t>
      </w:r>
      <w:r w:rsidR="00BB6E69">
        <w:t xml:space="preserve"> or</w:t>
      </w:r>
      <w:r w:rsidR="00BD4609">
        <w:t xml:space="preserve"> </w:t>
      </w:r>
      <w:r w:rsidR="00CE2F32">
        <w:t xml:space="preserve">have </w:t>
      </w:r>
      <w:r w:rsidR="00BD4609">
        <w:t xml:space="preserve">any cardiovascular or musculoskeletal problems that limit their walking. </w:t>
      </w:r>
      <w:r>
        <w:t>This study has been approved by the (</w:t>
      </w:r>
      <w:r w:rsidR="001579D6">
        <w:t>u</w:t>
      </w:r>
      <w:r>
        <w:t xml:space="preserve">niversity name redacted until approved for publication) institutional review board. </w:t>
      </w:r>
    </w:p>
    <w:p w14:paraId="20D8B33A" w14:textId="77777777" w:rsidR="00BB6E69" w:rsidRDefault="00BB6E69" w:rsidP="00407563">
      <w:pPr>
        <w:spacing w:line="480" w:lineRule="auto"/>
      </w:pPr>
    </w:p>
    <w:p w14:paraId="28B93422" w14:textId="77777777" w:rsidR="00105698" w:rsidRDefault="00105698" w:rsidP="00407563">
      <w:pPr>
        <w:spacing w:line="480" w:lineRule="auto"/>
        <w:rPr>
          <w:i/>
          <w:iCs/>
          <w:u w:val="single"/>
        </w:rPr>
      </w:pPr>
      <w:r>
        <w:rPr>
          <w:i/>
          <w:iCs/>
          <w:u w:val="single"/>
        </w:rPr>
        <w:t>Paradigm:</w:t>
      </w:r>
    </w:p>
    <w:p w14:paraId="6411B4EC" w14:textId="09E583A7" w:rsidR="00105698" w:rsidRDefault="00B651EE" w:rsidP="00407563">
      <w:pPr>
        <w:spacing w:line="480" w:lineRule="auto"/>
      </w:pPr>
      <w:r>
        <w:t>Participants</w:t>
      </w:r>
      <w:r w:rsidR="00105698">
        <w:t xml:space="preserve"> will </w:t>
      </w:r>
      <w:r w:rsidR="00552947">
        <w:t>perform</w:t>
      </w:r>
      <w:r w:rsidR="00105698">
        <w:t xml:space="preserve"> three sessions of walking spaced 5</w:t>
      </w:r>
      <w:r w:rsidR="00EC01CF">
        <w:t>-</w:t>
      </w:r>
      <w:r w:rsidR="00633EEF">
        <w:t>1</w:t>
      </w:r>
      <w:r w:rsidR="00105698">
        <w:t>0 days apart. During each session</w:t>
      </w:r>
      <w:r w:rsidR="00F94D23">
        <w:t>,</w:t>
      </w:r>
      <w:r w:rsidR="00105698">
        <w:t xml:space="preserve"> they will walk on a dual belt treadmill (with the belts tied throughout the experiment) at </w:t>
      </w:r>
      <w:r w:rsidR="001D563C">
        <w:t>a speed between 1.0 and 1.2 meters per second</w:t>
      </w:r>
      <w:r w:rsidR="006C0444">
        <w:t xml:space="preserve">, </w:t>
      </w:r>
      <w:r w:rsidR="001D563C">
        <w:t xml:space="preserve">selected by the </w:t>
      </w:r>
      <w:r>
        <w:t>participants</w:t>
      </w:r>
      <w:r w:rsidR="0044578A">
        <w:t xml:space="preserve"> </w:t>
      </w:r>
      <w:r w:rsidR="001D563C">
        <w:t xml:space="preserve">to ensure </w:t>
      </w:r>
      <w:r w:rsidR="00685422">
        <w:t xml:space="preserve">a </w:t>
      </w:r>
      <w:r w:rsidR="001D563C">
        <w:t xml:space="preserve">comfortable </w:t>
      </w:r>
      <w:r w:rsidR="00685422">
        <w:t xml:space="preserve">walking speed </w:t>
      </w:r>
      <w:r w:rsidR="00325778">
        <w:t>based on</w:t>
      </w:r>
      <w:r w:rsidR="001D563C">
        <w:t xml:space="preserve"> their</w:t>
      </w:r>
      <w:r w:rsidR="00325778">
        <w:t xml:space="preserve"> </w:t>
      </w:r>
      <w:r w:rsidR="001D563C">
        <w:t xml:space="preserve">anthropometrics. </w:t>
      </w:r>
      <w:r>
        <w:t>Participants</w:t>
      </w:r>
      <w:r w:rsidR="00105698">
        <w:t xml:space="preserve"> will wear a ceiling</w:t>
      </w:r>
      <w:r w:rsidR="00325778">
        <w:t xml:space="preserve"> </w:t>
      </w:r>
      <w:r w:rsidR="00105698">
        <w:t>mounted harness</w:t>
      </w:r>
      <w:r w:rsidR="00325778">
        <w:t>,</w:t>
      </w:r>
      <w:r w:rsidR="00105698">
        <w:t xml:space="preserve"> which does not provide any body weight support</w:t>
      </w:r>
      <w:r w:rsidR="00325778">
        <w:t>,</w:t>
      </w:r>
      <w:r w:rsidR="00105698">
        <w:t xml:space="preserve"> and hold onto a handrail for safety during all walking phases. A computer monitor placed</w:t>
      </w:r>
      <w:r w:rsidR="00FF5E20">
        <w:t xml:space="preserve"> 6</w:t>
      </w:r>
      <w:r w:rsidR="00105698">
        <w:t>0 cm in front of the treadmill will provide real</w:t>
      </w:r>
      <w:r w:rsidR="0049425E">
        <w:t>-</w:t>
      </w:r>
      <w:r w:rsidR="00105698">
        <w:t xml:space="preserve">time visual feedback of the </w:t>
      </w:r>
      <w:r w:rsidR="00CD354D">
        <w:t>participant</w:t>
      </w:r>
      <w:r w:rsidR="00105698">
        <w:t>’s step length (</w:t>
      </w:r>
      <w:r w:rsidR="00FF5E20">
        <w:t xml:space="preserve">Figure 1A; </w:t>
      </w:r>
      <w:r w:rsidR="00105698" w:rsidRPr="00A93ED5">
        <w:t>The Motion Monitor Toolbo</w:t>
      </w:r>
      <w:r w:rsidR="00105698">
        <w:t xml:space="preserve">x, </w:t>
      </w:r>
      <w:r w:rsidR="00105698" w:rsidRPr="00A93ED5">
        <w:t>Innovative Sports Training</w:t>
      </w:r>
      <w:r w:rsidR="00105698">
        <w:t xml:space="preserve"> Inc.</w:t>
      </w:r>
      <w:r w:rsidR="00105698" w:rsidRPr="00A93ED5">
        <w:t>, Chicago</w:t>
      </w:r>
      <w:r w:rsidR="00105698">
        <w:t xml:space="preserve">, IL, USA). </w:t>
      </w:r>
    </w:p>
    <w:p w14:paraId="4687669C" w14:textId="5378381A" w:rsidR="00A67E42" w:rsidRDefault="00A67E42" w:rsidP="00407563">
      <w:pPr>
        <w:spacing w:line="480" w:lineRule="auto"/>
      </w:pPr>
    </w:p>
    <w:p w14:paraId="460D1796" w14:textId="78375CE9" w:rsidR="00A67E42" w:rsidRDefault="00A67E42" w:rsidP="00407563">
      <w:pPr>
        <w:spacing w:line="480" w:lineRule="auto"/>
      </w:pPr>
      <w:r>
        <w:t xml:space="preserve">The visual feedback will be in the form of a bar graph with a blue bar representing the left leg’s step length and a green bar representing the right leg’s step length (Figure 1B). The bars will be time synchronized with each respective limb’s swing phase, increasing in height until the limb reaches heel strike at which point the bar will hold on the screen until the next swing phase begins. There will also be a pink horizontal target line for each leg which will be derived from each participant’s baseline step length for each session and serve as the target during that session’s Learning phase. </w:t>
      </w:r>
    </w:p>
    <w:p w14:paraId="57E49887" w14:textId="77777777" w:rsidR="00105698" w:rsidRDefault="00105698" w:rsidP="00407563">
      <w:pPr>
        <w:spacing w:line="480" w:lineRule="auto"/>
      </w:pPr>
    </w:p>
    <w:p w14:paraId="38707D3B" w14:textId="181D1FB4" w:rsidR="00074632" w:rsidRDefault="00105698" w:rsidP="00407563">
      <w:pPr>
        <w:spacing w:line="480" w:lineRule="auto"/>
      </w:pPr>
      <w:r>
        <w:t xml:space="preserve">Each of the three sessions of walking will involve </w:t>
      </w:r>
      <w:r w:rsidR="004B5A83">
        <w:t>a similar</w:t>
      </w:r>
      <w:r>
        <w:t xml:space="preserve"> </w:t>
      </w:r>
      <w:r w:rsidR="00325778">
        <w:t xml:space="preserve">block </w:t>
      </w:r>
      <w:r>
        <w:t xml:space="preserve">schedule. </w:t>
      </w:r>
      <w:r w:rsidR="00B651EE">
        <w:t>Participants</w:t>
      </w:r>
      <w:r>
        <w:t xml:space="preserve"> will first be told to “look forward and walk normally” on the treadmill during the Baseline phase for 250 strides</w:t>
      </w:r>
      <w:r w:rsidR="00F2099B">
        <w:t xml:space="preserve"> (</w:t>
      </w:r>
      <w:r w:rsidR="00E42639">
        <w:t>i.e.</w:t>
      </w:r>
      <w:r w:rsidR="00685422">
        <w:t>,</w:t>
      </w:r>
      <w:r w:rsidR="00E42639">
        <w:t xml:space="preserve"> 250 </w:t>
      </w:r>
      <w:r w:rsidR="00685422">
        <w:t xml:space="preserve">consecutive </w:t>
      </w:r>
      <w:r w:rsidR="003E6C32">
        <w:t>left heel strike</w:t>
      </w:r>
      <w:r w:rsidR="00E42639">
        <w:t>s</w:t>
      </w:r>
      <w:r w:rsidR="00F2099B">
        <w:t>)</w:t>
      </w:r>
      <w:r>
        <w:t xml:space="preserve">. No visual feedback will be </w:t>
      </w:r>
      <w:r w:rsidR="000603CE">
        <w:t>presented on the</w:t>
      </w:r>
      <w:r>
        <w:t xml:space="preserve"> monitor during the Baseline phase.</w:t>
      </w:r>
      <w:r w:rsidR="000603CE">
        <w:t xml:space="preserve"> In order for participants to</w:t>
      </w:r>
      <w:r>
        <w:t xml:space="preserve"> </w:t>
      </w:r>
      <w:r w:rsidR="000603CE">
        <w:t xml:space="preserve">understand how changing each step length changes the height of the bars on the screen, they </w:t>
      </w:r>
      <w:r>
        <w:t>will undergo a short (25 strides) Orientation phase</w:t>
      </w:r>
      <w:r w:rsidR="00B651EE">
        <w:t xml:space="preserve"> following Baseline</w:t>
      </w:r>
      <w:r w:rsidR="00B651EE" w:rsidRPr="00B651EE">
        <w:t xml:space="preserve"> </w:t>
      </w:r>
      <w:r w:rsidR="00B651EE">
        <w:t xml:space="preserve">during </w:t>
      </w:r>
      <w:r w:rsidR="00022D83">
        <w:t>the first session</w:t>
      </w:r>
      <w:r w:rsidR="00B651EE">
        <w:t xml:space="preserve"> only. During Orientation, the </w:t>
      </w:r>
      <w:r w:rsidR="00CD354D">
        <w:t>participant</w:t>
      </w:r>
      <w:r w:rsidR="00B651EE">
        <w:t xml:space="preserve"> will</w:t>
      </w:r>
      <w:r w:rsidR="00F315A6">
        <w:t xml:space="preserve"> perform guided practice in </w:t>
      </w:r>
      <w:r w:rsidR="00B651EE">
        <w:t>chang</w:t>
      </w:r>
      <w:r w:rsidR="00A73CED">
        <w:t>ing</w:t>
      </w:r>
      <w:r w:rsidR="00B651EE">
        <w:t xml:space="preserve"> their step lengths</w:t>
      </w:r>
      <w:r w:rsidR="00DB77C0">
        <w:t xml:space="preserve"> (green and blue bars)</w:t>
      </w:r>
      <w:r w:rsidR="00F315A6">
        <w:t xml:space="preserve"> relative to their baseline </w:t>
      </w:r>
      <w:r w:rsidR="00DB77C0">
        <w:t>(pink horizontal target lines, one for each leg).</w:t>
      </w:r>
      <w:r w:rsidR="00B651EE">
        <w:t xml:space="preserve"> </w:t>
      </w:r>
      <w:r>
        <w:t>During the Learning phase</w:t>
      </w:r>
      <w:r w:rsidR="00C56791">
        <w:t>,</w:t>
      </w:r>
      <w:r>
        <w:t xml:space="preserve"> </w:t>
      </w:r>
      <w:r w:rsidR="00B651EE">
        <w:t>participants</w:t>
      </w:r>
      <w:r>
        <w:t xml:space="preserve"> will be asked to hit the pink horizontal target line</w:t>
      </w:r>
      <w:r w:rsidR="00570AA5">
        <w:t>s</w:t>
      </w:r>
      <w:r>
        <w:t xml:space="preserve"> exactly with each </w:t>
      </w:r>
      <w:r w:rsidR="00CD3C54">
        <w:t xml:space="preserve">step </w:t>
      </w:r>
      <w:r>
        <w:t xml:space="preserve">for 500 strides. </w:t>
      </w:r>
      <w:r w:rsidR="00552947">
        <w:t>B</w:t>
      </w:r>
      <w:r w:rsidR="00570AA5">
        <w:t xml:space="preserve">oth </w:t>
      </w:r>
      <w:r>
        <w:t xml:space="preserve">target lines will </w:t>
      </w:r>
      <w:r w:rsidR="001645A1">
        <w:t>be changed</w:t>
      </w:r>
      <w:r w:rsidR="00A67E42">
        <w:t xml:space="preserve"> relative to their baseline step length</w:t>
      </w:r>
      <w:r w:rsidR="00325778">
        <w:t>,</w:t>
      </w:r>
      <w:r>
        <w:t xml:space="preserve"> leading the </w:t>
      </w:r>
      <w:r w:rsidR="00B651EE">
        <w:t>participants</w:t>
      </w:r>
      <w:r>
        <w:t xml:space="preserve"> to take a longer step with the left leg and a shorter step with the right leg.</w:t>
      </w:r>
      <w:r w:rsidR="00271E29">
        <w:t xml:space="preserve"> The target lines will have a </w:t>
      </w:r>
      <w:r w:rsidR="00F1281C">
        <w:t xml:space="preserve">width </w:t>
      </w:r>
      <w:r w:rsidR="00271E29">
        <w:t>of ± 2% step length</w:t>
      </w:r>
      <w:r w:rsidR="00022D83">
        <w:t xml:space="preserve"> change from baseline</w:t>
      </w:r>
      <w:r w:rsidR="00271E29">
        <w:t>.</w:t>
      </w:r>
      <w:r>
        <w:t xml:space="preserve"> </w:t>
      </w:r>
      <w:r w:rsidR="00E23CA2">
        <w:t>The researcher will provide p</w:t>
      </w:r>
      <w:r w:rsidR="00764D3A">
        <w:t>articipants w</w:t>
      </w:r>
      <w:r w:rsidR="00E23CA2">
        <w:t xml:space="preserve">ith a </w:t>
      </w:r>
      <w:r w:rsidR="00764D3A">
        <w:t xml:space="preserve">prompt to continue </w:t>
      </w:r>
      <w:r w:rsidR="00022D83">
        <w:t>hitting</w:t>
      </w:r>
      <w:r w:rsidR="00764D3A">
        <w:t xml:space="preserve"> the target lines every </w:t>
      </w:r>
      <w:r w:rsidR="00E23CA2">
        <w:t xml:space="preserve">100 strides </w:t>
      </w:r>
      <w:r w:rsidR="00764D3A">
        <w:t xml:space="preserve">during the Learning phase. </w:t>
      </w:r>
      <w:r w:rsidR="00481D8C">
        <w:t>During the Washout phase,</w:t>
      </w:r>
      <w:r>
        <w:t xml:space="preserve"> the feedback will be </w:t>
      </w:r>
      <w:r w:rsidR="001645A1">
        <w:t xml:space="preserve">removed from the screen </w:t>
      </w:r>
      <w:r>
        <w:t xml:space="preserve">and </w:t>
      </w:r>
      <w:r w:rsidR="00B651EE">
        <w:t>participants</w:t>
      </w:r>
      <w:r>
        <w:t xml:space="preserve"> will be asked to “look forward and walk normally” for 750 strides</w:t>
      </w:r>
      <w:r w:rsidR="001645A1">
        <w:t xml:space="preserve">. </w:t>
      </w:r>
      <w:r w:rsidR="00764D3A">
        <w:t xml:space="preserve">The treadmill will be stopped </w:t>
      </w:r>
      <w:r w:rsidR="00C317B4">
        <w:t xml:space="preserve">briefly </w:t>
      </w:r>
      <w:r w:rsidR="00764D3A">
        <w:t xml:space="preserve">between each phase so that instructions can be provided for the next phase. </w:t>
      </w:r>
    </w:p>
    <w:p w14:paraId="6F6133FE" w14:textId="3C172AE8" w:rsidR="00767FB7" w:rsidRDefault="000866CB" w:rsidP="00407563">
      <w:pPr>
        <w:spacing w:line="480" w:lineRule="auto"/>
      </w:pPr>
      <w:r w:rsidRPr="000866CB">
        <w:rPr>
          <w:noProof/>
        </w:rPr>
        <w:t xml:space="preserve"> </w:t>
      </w:r>
    </w:p>
    <w:p w14:paraId="4B107E9A" w14:textId="77777777" w:rsidR="00105698" w:rsidRDefault="00105698" w:rsidP="00407563">
      <w:pPr>
        <w:spacing w:line="480" w:lineRule="auto"/>
        <w:rPr>
          <w:i/>
          <w:iCs/>
          <w:u w:val="single"/>
        </w:rPr>
      </w:pPr>
      <w:r w:rsidRPr="00305607">
        <w:rPr>
          <w:i/>
          <w:iCs/>
          <w:u w:val="single"/>
        </w:rPr>
        <w:t>Conditions:</w:t>
      </w:r>
    </w:p>
    <w:p w14:paraId="6B7316C9" w14:textId="5C4EC4F7" w:rsidR="00105698" w:rsidRPr="00F10C8D" w:rsidRDefault="0014442A" w:rsidP="00407563">
      <w:pPr>
        <w:spacing w:line="480" w:lineRule="auto"/>
      </w:pPr>
      <w:r>
        <w:t>We will systematically manipulate the independent variable,</w:t>
      </w:r>
      <w:r w:rsidR="001645A1">
        <w:t xml:space="preserve"> the consistency of target</w:t>
      </w:r>
      <w:r>
        <w:t xml:space="preserve"> positions,</w:t>
      </w:r>
      <w:r w:rsidR="001645A1">
        <w:t xml:space="preserve"> during the Learning phase.</w:t>
      </w:r>
      <w:r w:rsidR="00C317B4">
        <w:t xml:space="preserve"> To accomplish this, p</w:t>
      </w:r>
      <w:r w:rsidR="007A3868">
        <w:t>articipants will complete three different conditions</w:t>
      </w:r>
      <w:r w:rsidR="00A15F7C">
        <w:t xml:space="preserve">: 1) </w:t>
      </w:r>
      <w:r w:rsidR="00105698">
        <w:t xml:space="preserve">In the </w:t>
      </w:r>
      <w:r w:rsidR="005E7F90" w:rsidRPr="007A3868">
        <w:rPr>
          <w:u w:val="single"/>
        </w:rPr>
        <w:t>Constant</w:t>
      </w:r>
      <w:r w:rsidR="004A5E5B">
        <w:t xml:space="preserve"> </w:t>
      </w:r>
      <w:r w:rsidR="00105698">
        <w:t xml:space="preserve">condition, the target </w:t>
      </w:r>
      <w:r w:rsidR="005E7F90">
        <w:t>loca</w:t>
      </w:r>
      <w:r w:rsidR="00105698">
        <w:t xml:space="preserve">tions </w:t>
      </w:r>
      <w:r w:rsidR="00EC01CF">
        <w:t xml:space="preserve">will </w:t>
      </w:r>
      <w:r w:rsidR="00A15F7C">
        <w:t>be set to</w:t>
      </w:r>
      <w:r w:rsidR="00EC01CF">
        <w:t xml:space="preserve"> </w:t>
      </w:r>
      <w:r w:rsidR="005E7F90">
        <w:t xml:space="preserve">a constant </w:t>
      </w:r>
      <w:r w:rsidR="00EC01CF">
        <w:t xml:space="preserve">22% </w:t>
      </w:r>
      <w:r w:rsidR="00F20D26">
        <w:t xml:space="preserve">step asymmetry </w:t>
      </w:r>
      <w:r w:rsidR="00EC01CF">
        <w:t>throughout the Learning phase</w:t>
      </w:r>
      <w:r w:rsidR="00A15F7C">
        <w:t>; 2)</w:t>
      </w:r>
      <w:r w:rsidR="00105698">
        <w:t xml:space="preserve"> In the </w:t>
      </w:r>
      <w:r w:rsidR="005E7F90" w:rsidRPr="007A3868">
        <w:rPr>
          <w:u w:val="single"/>
        </w:rPr>
        <w:t>Low Variability</w:t>
      </w:r>
      <w:r w:rsidR="004A5E5B">
        <w:t xml:space="preserve"> </w:t>
      </w:r>
      <w:r w:rsidR="00105698">
        <w:t xml:space="preserve">condition, </w:t>
      </w:r>
      <w:r w:rsidR="006E6702">
        <w:t xml:space="preserve">target </w:t>
      </w:r>
      <w:r w:rsidR="005E7F90">
        <w:t>locations</w:t>
      </w:r>
      <w:r w:rsidR="006E6702">
        <w:t xml:space="preserve"> will </w:t>
      </w:r>
      <w:r w:rsidR="005E7F90">
        <w:t xml:space="preserve">vary, being </w:t>
      </w:r>
      <w:r w:rsidR="006E6702">
        <w:t>drawn from a normal distribution with a mean of 22% and standard deviation of 5</w:t>
      </w:r>
      <w:r w:rsidR="00C90D86">
        <w:t xml:space="preserve">%; and 3) </w:t>
      </w:r>
      <w:r w:rsidR="00105698">
        <w:t xml:space="preserve">In the </w:t>
      </w:r>
      <w:r w:rsidR="005E7F90" w:rsidRPr="007A3868">
        <w:rPr>
          <w:u w:val="single"/>
        </w:rPr>
        <w:t>High Variability</w:t>
      </w:r>
      <w:r w:rsidR="00105698">
        <w:t xml:space="preserve"> condition, the targets will </w:t>
      </w:r>
      <w:r w:rsidR="005E7F90">
        <w:t xml:space="preserve">vary more widely, </w:t>
      </w:r>
      <w:r w:rsidR="00C90D86">
        <w:t>be</w:t>
      </w:r>
      <w:r w:rsidR="005E7F90">
        <w:t>ing</w:t>
      </w:r>
      <w:r w:rsidR="00C90D86">
        <w:t xml:space="preserve"> drawn from a uniform distribution with a range of 5%-39% </w:t>
      </w:r>
      <w:r w:rsidR="00F20D26">
        <w:t xml:space="preserve">step asymmetry </w:t>
      </w:r>
      <w:r w:rsidR="00C90D86">
        <w:t>(Figure 1C &amp; D).</w:t>
      </w:r>
      <w:r w:rsidR="00320E7B">
        <w:t xml:space="preserve"> </w:t>
      </w:r>
      <w:ins w:id="22" w:author="Jonathan Wood" w:date="2020-08-26T12:25:00Z">
        <w:r w:rsidR="00684ECD">
          <w:t>These conditions</w:t>
        </w:r>
      </w:ins>
      <w:ins w:id="23" w:author="Jonathan Wood" w:date="2020-08-26T12:24:00Z">
        <w:r w:rsidR="00684ECD">
          <w:t xml:space="preserve"> </w:t>
        </w:r>
      </w:ins>
      <w:ins w:id="24" w:author="Jonathan Wood" w:date="2020-08-26T12:27:00Z">
        <w:r w:rsidR="00684ECD">
          <w:t xml:space="preserve">will have </w:t>
        </w:r>
      </w:ins>
      <w:ins w:id="25" w:author="Jonathan Wood" w:date="2020-08-26T12:24:00Z">
        <w:r w:rsidR="00684ECD">
          <w:t>d</w:t>
        </w:r>
      </w:ins>
      <w:ins w:id="26" w:author="Jonathan Wood" w:date="2020-08-26T12:25:00Z">
        <w:r w:rsidR="00684ECD">
          <w:t xml:space="preserve">ifferent amounts of target </w:t>
        </w:r>
      </w:ins>
      <w:ins w:id="27" w:author="Jonathan Wood" w:date="2020-08-26T12:26:00Z">
        <w:r w:rsidR="00684ECD">
          <w:t>variability,</w:t>
        </w:r>
      </w:ins>
      <w:ins w:id="28" w:author="Jonathan Wood" w:date="2020-08-26T12:25:00Z">
        <w:r w:rsidR="00684ECD">
          <w:t xml:space="preserve"> but </w:t>
        </w:r>
      </w:ins>
      <w:ins w:id="29" w:author="Jonathan Wood" w:date="2020-08-27T11:47:00Z">
        <w:r w:rsidR="00A37AF2">
          <w:t>nearly identical</w:t>
        </w:r>
      </w:ins>
      <w:ins w:id="30" w:author="Jonathan Wood" w:date="2020-08-26T12:25:00Z">
        <w:r w:rsidR="00684ECD">
          <w:t xml:space="preserve"> means during the</w:t>
        </w:r>
      </w:ins>
      <w:ins w:id="31" w:author="Jonathan Wood" w:date="2020-08-12T21:07:00Z">
        <w:r w:rsidR="00926766">
          <w:t xml:space="preserve"> L</w:t>
        </w:r>
      </w:ins>
      <w:ins w:id="32" w:author="Jonathan Wood" w:date="2020-08-10T12:41:00Z">
        <w:r w:rsidR="00ED538A">
          <w:t>earning phase</w:t>
        </w:r>
      </w:ins>
      <w:ins w:id="33" w:author="Jonathan Wood" w:date="2020-08-26T12:27:00Z">
        <w:r w:rsidR="00684ECD">
          <w:t>,</w:t>
        </w:r>
      </w:ins>
      <w:ins w:id="34" w:author="Jonathan Wood" w:date="2020-08-10T12:41:00Z">
        <w:r w:rsidR="00ED538A">
          <w:t xml:space="preserve"> </w:t>
        </w:r>
      </w:ins>
      <w:ins w:id="35" w:author="Jonathan Wood" w:date="2020-08-10T12:38:00Z">
        <w:r w:rsidR="004E72D2">
          <w:t xml:space="preserve">thus allowing us to test </w:t>
        </w:r>
      </w:ins>
      <w:ins w:id="36" w:author="Jonathan Wood" w:date="2020-08-26T12:27:00Z">
        <w:r w:rsidR="00684ECD">
          <w:t>the effects of target</w:t>
        </w:r>
      </w:ins>
      <w:ins w:id="37" w:author="Jonathan Wood" w:date="2020-08-10T12:38:00Z">
        <w:r w:rsidR="004E72D2">
          <w:t xml:space="preserve"> consistency </w:t>
        </w:r>
      </w:ins>
      <w:ins w:id="38" w:author="Jonathan Wood" w:date="2020-08-26T12:27:00Z">
        <w:r w:rsidR="00684ECD">
          <w:t xml:space="preserve">on </w:t>
        </w:r>
      </w:ins>
      <w:ins w:id="39" w:author="Jonathan Wood" w:date="2020-08-10T12:39:00Z">
        <w:r w:rsidR="004E72D2">
          <w:t xml:space="preserve">the </w:t>
        </w:r>
      </w:ins>
      <w:ins w:id="40" w:author="Jonathan Wood" w:date="2020-08-26T12:27:00Z">
        <w:r w:rsidR="00684ECD">
          <w:t xml:space="preserve">use-dependent bias </w:t>
        </w:r>
      </w:ins>
      <w:ins w:id="41" w:author="Jonathan Wood" w:date="2020-08-10T12:39:00Z">
        <w:r w:rsidR="004E72D2">
          <w:t xml:space="preserve">during Washout. </w:t>
        </w:r>
      </w:ins>
      <w:r w:rsidR="00320E7B">
        <w:t xml:space="preserve">Based on our pilot testing, changing the target on a stride-by-stride basis made the task </w:t>
      </w:r>
      <w:r w:rsidR="00305607">
        <w:t>too</w:t>
      </w:r>
      <w:r w:rsidR="00320E7B">
        <w:t xml:space="preserve"> difficult</w:t>
      </w:r>
      <w:r w:rsidR="00305607">
        <w:t xml:space="preserve"> for participants;</w:t>
      </w:r>
      <w:r w:rsidR="00320E7B">
        <w:t xml:space="preserve"> thus, f</w:t>
      </w:r>
      <w:r w:rsidR="00105698">
        <w:t xml:space="preserve">or both the </w:t>
      </w:r>
      <w:r w:rsidR="00F20D26">
        <w:t>Low Variability and High Variability</w:t>
      </w:r>
      <w:r w:rsidR="00105698">
        <w:t xml:space="preserve"> condition</w:t>
      </w:r>
      <w:r w:rsidR="00320E7B">
        <w:t>s</w:t>
      </w:r>
      <w:r w:rsidR="00C90D86">
        <w:t>, targets will</w:t>
      </w:r>
      <w:r w:rsidR="00320E7B">
        <w:t xml:space="preserve"> </w:t>
      </w:r>
      <w:r w:rsidR="00C90D86">
        <w:t>change</w:t>
      </w:r>
      <w:r w:rsidR="00305607">
        <w:t>, with equal probability,</w:t>
      </w:r>
      <w:r w:rsidR="00C90D86">
        <w:t xml:space="preserve"> every 1-5 strides</w:t>
      </w:r>
      <w:r w:rsidR="00320E7B">
        <w:t>.</w:t>
      </w:r>
      <w:r w:rsidR="00C90D86">
        <w:t xml:space="preserve"> </w:t>
      </w:r>
      <w:r w:rsidR="007A3868">
        <w:t>To prevent contamination from potential order effects, we will counterbalance the order of conditions across all participants.</w:t>
      </w:r>
      <w:ins w:id="42" w:author="Jonathan Wood" w:date="2020-08-10T12:34:00Z">
        <w:r w:rsidR="004E72D2">
          <w:t xml:space="preserve"> </w:t>
        </w:r>
      </w:ins>
    </w:p>
    <w:p w14:paraId="5A3FB653" w14:textId="77777777" w:rsidR="00305607" w:rsidRDefault="00305607" w:rsidP="00407563">
      <w:pPr>
        <w:spacing w:line="480" w:lineRule="auto"/>
        <w:rPr>
          <w:i/>
          <w:iCs/>
          <w:u w:val="single"/>
        </w:rPr>
      </w:pPr>
    </w:p>
    <w:p w14:paraId="393DFFED" w14:textId="5DBDED26" w:rsidR="00105698" w:rsidRPr="00E4663D" w:rsidRDefault="00105698" w:rsidP="00407563">
      <w:pPr>
        <w:spacing w:line="480" w:lineRule="auto"/>
        <w:rPr>
          <w:i/>
          <w:iCs/>
          <w:u w:val="single"/>
        </w:rPr>
      </w:pPr>
      <w:r w:rsidRPr="00E4663D">
        <w:rPr>
          <w:i/>
          <w:iCs/>
          <w:u w:val="single"/>
        </w:rPr>
        <w:t xml:space="preserve">Data collection: </w:t>
      </w:r>
    </w:p>
    <w:p w14:paraId="7966DDCC" w14:textId="528C56B6" w:rsidR="00105698" w:rsidRDefault="00105698" w:rsidP="00407563">
      <w:pPr>
        <w:spacing w:line="480" w:lineRule="auto"/>
      </w:pPr>
      <w:del w:id="43" w:author="Jonathan Wood" w:date="2020-08-11T08:38:00Z">
        <w:r w:rsidDel="00620C44">
          <w:delText xml:space="preserve">Kinetic data will be collected at a frequency of 1000 Hz from the dual belt treadmill instrumented with two force plates, one under each belt (Bertec, Columbus, OH, USA). </w:delText>
        </w:r>
      </w:del>
      <w:r w:rsidR="001335F2">
        <w:t xml:space="preserve">Kinematic </w:t>
      </w:r>
      <w:r>
        <w:t xml:space="preserve">data will be collected at a frequency of 100 Hz using a Vicon MX40 motion capture system with 8 cameras and Nexus software </w:t>
      </w:r>
      <w:r w:rsidRPr="00E4663D">
        <w:t>(Vicon Motion Systems, Inc., London, UK).</w:t>
      </w:r>
      <w:r>
        <w:t xml:space="preserve"> We will use a custom marker set with </w:t>
      </w:r>
      <w:del w:id="44" w:author="Jonathan Wood" w:date="2020-08-12T19:29:00Z">
        <w:r w:rsidDel="00F41E44">
          <w:delText>7</w:delText>
        </w:r>
      </w:del>
      <w:ins w:id="45" w:author="Jonathan Wood" w:date="2020-08-12T19:29:00Z">
        <w:r w:rsidR="00F41E44">
          <w:t>11</w:t>
        </w:r>
      </w:ins>
      <w:r>
        <w:t xml:space="preserve"> retroreflective markers</w:t>
      </w:r>
      <w:r w:rsidR="0076375E">
        <w:t>, one for</w:t>
      </w:r>
      <w:r>
        <w:t xml:space="preserve"> each</w:t>
      </w:r>
      <w:ins w:id="46" w:author="Jonathan Wood" w:date="2020-08-12T19:29:00Z">
        <w:r w:rsidR="00F41E44">
          <w:t xml:space="preserve"> greater trochanter, </w:t>
        </w:r>
      </w:ins>
      <w:ins w:id="47" w:author="Jonathan Wood" w:date="2020-08-12T19:30:00Z">
        <w:r w:rsidR="00F41E44">
          <w:t xml:space="preserve">each </w:t>
        </w:r>
      </w:ins>
      <w:ins w:id="48" w:author="Jonathan Wood" w:date="2020-08-12T19:29:00Z">
        <w:r w:rsidR="00F41E44">
          <w:t>lateral knee,</w:t>
        </w:r>
      </w:ins>
      <w:r>
        <w:t xml:space="preserve"> </w:t>
      </w:r>
      <w:ins w:id="49" w:author="Jonathan Wood" w:date="2020-08-12T19:30:00Z">
        <w:r w:rsidR="00F41E44">
          <w:t xml:space="preserve">each </w:t>
        </w:r>
      </w:ins>
      <w:r>
        <w:t>heel,</w:t>
      </w:r>
      <w:r w:rsidR="00CD354D">
        <w:t xml:space="preserve"> each</w:t>
      </w:r>
      <w:r>
        <w:t xml:space="preserve"> lateral malleolus, and </w:t>
      </w:r>
      <w:r w:rsidR="00CD354D">
        <w:t xml:space="preserve">each </w:t>
      </w:r>
      <w:r>
        <w:t>5</w:t>
      </w:r>
      <w:r w:rsidRPr="00E4663D">
        <w:rPr>
          <w:vertAlign w:val="superscript"/>
        </w:rPr>
        <w:t>th</w:t>
      </w:r>
      <w:r>
        <w:t xml:space="preserve"> metatarsal head. The</w:t>
      </w:r>
      <w:r w:rsidR="00237BEF">
        <w:t xml:space="preserve"> seventh </w:t>
      </w:r>
      <w:r>
        <w:t xml:space="preserve">marker </w:t>
      </w:r>
      <w:r w:rsidR="00237BEF">
        <w:t xml:space="preserve">will be </w:t>
      </w:r>
      <w:r>
        <w:t>placed on the left 1</w:t>
      </w:r>
      <w:r w:rsidRPr="00E4663D">
        <w:rPr>
          <w:vertAlign w:val="superscript"/>
        </w:rPr>
        <w:t>st</w:t>
      </w:r>
      <w:r>
        <w:t xml:space="preserve"> metatarsal head</w:t>
      </w:r>
      <w:r w:rsidR="00CD354D">
        <w:t xml:space="preserve"> to ensure the tracking system can differentiate between the right and left feet</w:t>
      </w:r>
      <w:r>
        <w:t xml:space="preserve">. </w:t>
      </w:r>
      <w:del w:id="50" w:author="Jonathan Wood" w:date="2020-08-11T08:38:00Z">
        <w:r w:rsidDel="00620C44">
          <w:delText xml:space="preserve">Kinematic data will be time-synchronized with kinetic data in Nexus. </w:delText>
        </w:r>
      </w:del>
    </w:p>
    <w:p w14:paraId="74B9617A" w14:textId="72423CCD" w:rsidR="00105698" w:rsidRDefault="00105698" w:rsidP="00407563">
      <w:pPr>
        <w:spacing w:line="480" w:lineRule="auto"/>
      </w:pPr>
    </w:p>
    <w:p w14:paraId="5760B5B2" w14:textId="77777777" w:rsidR="00C66CEF" w:rsidRPr="00F10670" w:rsidRDefault="00C66CEF" w:rsidP="00407563">
      <w:pPr>
        <w:spacing w:line="480" w:lineRule="auto"/>
        <w:rPr>
          <w:i/>
          <w:iCs/>
          <w:u w:val="single"/>
        </w:rPr>
      </w:pPr>
      <w:r w:rsidRPr="00F10670">
        <w:rPr>
          <w:i/>
          <w:iCs/>
          <w:u w:val="single"/>
        </w:rPr>
        <w:t>Proposed analysis pipeline:</w:t>
      </w:r>
    </w:p>
    <w:p w14:paraId="38FA20CF" w14:textId="3BE3E8EA" w:rsidR="00DB77C0" w:rsidRDefault="00C66CEF" w:rsidP="00407563">
      <w:pPr>
        <w:spacing w:line="480" w:lineRule="auto"/>
      </w:pPr>
      <w:r>
        <w:t xml:space="preserve">First, </w:t>
      </w:r>
      <w:r w:rsidR="00B42795">
        <w:t xml:space="preserve">any </w:t>
      </w:r>
      <w:r>
        <w:t xml:space="preserve">gaps in the kinematic data </w:t>
      </w:r>
      <w:r w:rsidR="00B42795">
        <w:t xml:space="preserve">will be filled </w:t>
      </w:r>
      <w:r>
        <w:t xml:space="preserve">using a </w:t>
      </w:r>
      <w:proofErr w:type="spellStart"/>
      <w:r w:rsidR="00F57A76">
        <w:t>Woltring</w:t>
      </w:r>
      <w:proofErr w:type="spellEnd"/>
      <w:r w:rsidR="00F57A76">
        <w:t xml:space="preserve"> </w:t>
      </w:r>
      <w:r w:rsidR="005B476B">
        <w:t xml:space="preserve">filter </w:t>
      </w:r>
      <w:r w:rsidR="00F57A76">
        <w:t>for small gaps (1-</w:t>
      </w:r>
      <w:r w:rsidR="005B694A">
        <w:t>4</w:t>
      </w:r>
      <w:r w:rsidR="00F57A76">
        <w:t xml:space="preserve"> frames) and Pattern Fill for larger gaps</w:t>
      </w:r>
      <w:r w:rsidR="005B694A">
        <w:t xml:space="preserve"> (&gt;4 frames)</w:t>
      </w:r>
      <w:r w:rsidR="00F57A76">
        <w:t xml:space="preserve"> </w:t>
      </w:r>
      <w:r>
        <w:t>in Nexus. The remainder of the data analysis will be performed with custom</w:t>
      </w:r>
      <w:r w:rsidR="00237BEF">
        <w:t>-</w:t>
      </w:r>
      <w:r>
        <w:t xml:space="preserve">written MATLAB </w:t>
      </w:r>
      <w:r w:rsidR="00237BEF">
        <w:t xml:space="preserve">scripts </w:t>
      </w:r>
      <w:r>
        <w:t>(</w:t>
      </w:r>
      <w:proofErr w:type="spellStart"/>
      <w:r w:rsidRPr="00A93ED5">
        <w:t>Mathworks</w:t>
      </w:r>
      <w:proofErr w:type="spellEnd"/>
      <w:r w:rsidRPr="00A93ED5">
        <w:t xml:space="preserve">, Natick, </w:t>
      </w:r>
      <w:r>
        <w:t xml:space="preserve">MA, USA). </w:t>
      </w:r>
      <w:r w:rsidRPr="00B34D36">
        <w:t>The code/software described in the paper is freely available online at [URL redacted for double-blind review]. The code is available as Extended Data.</w:t>
      </w:r>
      <w:r>
        <w:t xml:space="preserve"> </w:t>
      </w:r>
      <w:r w:rsidRPr="00B34D36">
        <w:t xml:space="preserve">Kinematic </w:t>
      </w:r>
      <w:del w:id="51" w:author="Jonathan Wood" w:date="2020-08-11T08:38:00Z">
        <w:r w:rsidRPr="00B34D36" w:rsidDel="00620C44">
          <w:delText xml:space="preserve">and kinetic </w:delText>
        </w:r>
      </w:del>
      <w:r w:rsidRPr="00B34D36">
        <w:t xml:space="preserve">data </w:t>
      </w:r>
      <w:r>
        <w:t>will be</w:t>
      </w:r>
      <w:r w:rsidRPr="00B34D36">
        <w:t xml:space="preserve"> low pass filtered at 10 Hz using a 4</w:t>
      </w:r>
      <w:r w:rsidRPr="00B34D36">
        <w:rPr>
          <w:vertAlign w:val="superscript"/>
        </w:rPr>
        <w:t>th</w:t>
      </w:r>
      <w:r w:rsidRPr="00B34D36">
        <w:t xml:space="preserve"> order Butterworth filter.</w:t>
      </w:r>
      <w:r>
        <w:t xml:space="preserve"> </w:t>
      </w:r>
      <w:ins w:id="52" w:author="Jonathan Wood" w:date="2020-08-26T08:51:00Z">
        <w:r w:rsidR="004C64A2">
          <w:t xml:space="preserve">Kinematic marker data will be used to select heel strike </w:t>
        </w:r>
      </w:ins>
      <w:ins w:id="53" w:author="Jonathan Wood" w:date="2020-08-26T12:10:00Z">
        <w:r w:rsidR="00E46987">
          <w:t>when the heel marker velocity moves from positive to negative</w:t>
        </w:r>
      </w:ins>
      <w:ins w:id="54" w:author="Jonathan Wood" w:date="2020-08-26T08:51:00Z">
        <w:r w:rsidR="004C64A2">
          <w:t xml:space="preserve"> and </w:t>
        </w:r>
      </w:ins>
      <w:ins w:id="55" w:author="Jonathan Wood" w:date="2020-08-26T08:52:00Z">
        <w:r w:rsidR="004C64A2">
          <w:t xml:space="preserve">toe off </w:t>
        </w:r>
      </w:ins>
      <w:ins w:id="56" w:author="Jonathan Wood" w:date="2020-08-26T12:11:00Z">
        <w:r w:rsidR="00E46987">
          <w:t xml:space="preserve">when the </w:t>
        </w:r>
      </w:ins>
      <w:ins w:id="57" w:author="Jonathan Wood" w:date="2020-08-26T08:52:00Z">
        <w:r w:rsidR="004C64A2">
          <w:t>5</w:t>
        </w:r>
        <w:r w:rsidR="004C64A2" w:rsidRPr="00E46987">
          <w:rPr>
            <w:vertAlign w:val="superscript"/>
          </w:rPr>
          <w:t>th</w:t>
        </w:r>
        <w:r w:rsidR="004C64A2">
          <w:t xml:space="preserve"> metatarsal head marker velocity</w:t>
        </w:r>
      </w:ins>
      <w:ins w:id="58" w:author="Jonathan Wood" w:date="2020-08-26T12:11:00Z">
        <w:r w:rsidR="00E46987">
          <w:t xml:space="preserve"> moves from negative to positive</w:t>
        </w:r>
      </w:ins>
      <w:ins w:id="59" w:author="Jonathan Wood" w:date="2020-08-26T08:52:00Z">
        <w:r w:rsidR="004C64A2">
          <w:t xml:space="preserve"> </w:t>
        </w:r>
      </w:ins>
      <w:r w:rsidR="00620C44">
        <w:fldChar w:fldCharType="begin"/>
      </w:r>
      <w:r w:rsidR="00620C44">
        <w:instrText xml:space="preserve"> ADDIN ZOTERO_ITEM CSL_CITATION {"citationID":"0PtjrQ7R","properties":{"formattedCitation":"(Zeni et al., 2008)","plainCitation":"(Zeni et al., 2008)","noteIndex":0},"citationItems":[{"id":43,"uris":["http://zotero.org/users/5226272/items/Y7EV8UYB"],"uri":["http://zotero.org/users/5226272/items/Y7EV8UYB"],"itemData":{"id":43,"type":"article-journal","container-title":"Gait &amp; Posture","DOI":"10.1016/j.gaitpost.2007.07.007","ISSN":"09666362","issue":"4","language":"en","page":"710-714","source":"Crossref","title":"Two simple methods for determining gait events during treadmill and overground walking using kinematic data","volume":"27","author":[{"family":"Zeni","given":"J.A."},{"family":"Richards","given":"J.G."},{"family":"Higginson","given":"J.S."}],"issued":{"date-parts":[["2008",5]]}}}],"schema":"https://github.com/citation-style-language/schema/raw/master/csl-citation.json"} </w:instrText>
      </w:r>
      <w:r w:rsidR="00620C44">
        <w:fldChar w:fldCharType="separate"/>
      </w:r>
      <w:r w:rsidR="00620C44" w:rsidRPr="00620C44">
        <w:t>(Zeni et al., 2008)</w:t>
      </w:r>
      <w:r w:rsidR="00620C44">
        <w:fldChar w:fldCharType="end"/>
      </w:r>
      <w:r w:rsidR="00620C44">
        <w:t xml:space="preserve">. </w:t>
      </w:r>
      <w:del w:id="60" w:author="Jonathan Wood" w:date="2020-08-11T08:39:00Z">
        <w:r w:rsidDel="00620C44">
          <w:delText>Kinetic data will be used to detect heel strike events when the force plate reads greater that 20 N and toe off events when the force plate reads less than 20 N. Erroneous force plate events will be removed and replaced with kinematic events</w:delText>
        </w:r>
        <w:r w:rsidR="005B694A" w:rsidDel="00620C44">
          <w:delText xml:space="preserve">. For </w:delText>
        </w:r>
        <w:r w:rsidDel="00620C44">
          <w:delText>heel strikes</w:delText>
        </w:r>
        <w:r w:rsidR="005B694A" w:rsidDel="00620C44">
          <w:delText xml:space="preserve"> this is </w:delText>
        </w:r>
        <w:r w:rsidDel="00620C44">
          <w:delText>the most anterior position of the heel marker in the sagittal plane</w:delText>
        </w:r>
        <w:r w:rsidR="005B694A" w:rsidDel="00620C44">
          <w:delText>,</w:delText>
        </w:r>
        <w:r w:rsidR="001C484F" w:rsidDel="00620C44">
          <w:delText xml:space="preserve"> and</w:delText>
        </w:r>
        <w:r w:rsidR="005B694A" w:rsidDel="00620C44">
          <w:delText xml:space="preserve"> for </w:delText>
        </w:r>
        <w:r w:rsidDel="00620C44">
          <w:delText>toe offs</w:delText>
        </w:r>
        <w:r w:rsidR="005B694A" w:rsidDel="00620C44">
          <w:delText xml:space="preserve"> this is </w:delText>
        </w:r>
        <w:r w:rsidDel="00620C44">
          <w:delText>the most posterior position of the 5</w:delText>
        </w:r>
        <w:r w:rsidRPr="00895680" w:rsidDel="00620C44">
          <w:rPr>
            <w:vertAlign w:val="superscript"/>
          </w:rPr>
          <w:delText>th</w:delText>
        </w:r>
        <w:r w:rsidDel="00620C44">
          <w:delText xml:space="preserve"> metatarsal head in the sagittal plane. </w:delText>
        </w:r>
      </w:del>
      <w:r>
        <w:t>Step lengths will be calculated as the</w:t>
      </w:r>
      <w:r w:rsidR="005B694A">
        <w:t xml:space="preserve"> sagittal</w:t>
      </w:r>
      <w:r>
        <w:t xml:space="preserve"> difference between the leading and trailing heel markers at the moment of leading heel strike. </w:t>
      </w:r>
      <w:r w:rsidR="003E6C32">
        <w:t xml:space="preserve">The step length during the last 50 strides of the Baseline phase will </w:t>
      </w:r>
      <w:r w:rsidR="00E81BA2">
        <w:t xml:space="preserve">be </w:t>
      </w:r>
      <w:r w:rsidR="003E6C32">
        <w:t>averaged and used to derive each legs</w:t>
      </w:r>
      <w:r w:rsidR="00C865B0">
        <w:t>’</w:t>
      </w:r>
      <w:r w:rsidR="003E6C32">
        <w:t xml:space="preserve"> respective target lines during </w:t>
      </w:r>
      <w:r w:rsidR="00B80644">
        <w:t>that</w:t>
      </w:r>
      <w:r w:rsidR="003E6C32">
        <w:t xml:space="preserve"> session</w:t>
      </w:r>
      <w:r w:rsidR="007A3868">
        <w:t>’</w:t>
      </w:r>
      <w:r w:rsidR="003E6C32">
        <w:t xml:space="preserve">s learning phase. </w:t>
      </w:r>
      <w:r w:rsidR="00FC2113">
        <w:t>Step lengths will be used to calculate o</w:t>
      </w:r>
      <w:r>
        <w:t>ur primary outcome</w:t>
      </w:r>
      <w:r w:rsidR="00FC2113">
        <w:t>,</w:t>
      </w:r>
      <w:r>
        <w:t xml:space="preserve"> step asymmetry index</w:t>
      </w:r>
      <w:r w:rsidR="00DB77C0">
        <w:t xml:space="preserve"> (SAI):</w:t>
      </w:r>
      <w:r>
        <w:t xml:space="preserve"> </w:t>
      </w:r>
    </w:p>
    <w:p w14:paraId="73B2DCA8" w14:textId="77777777" w:rsidR="00DB77C0" w:rsidRDefault="00DB77C0" w:rsidP="00407563">
      <w:pPr>
        <w:spacing w:line="480" w:lineRule="auto"/>
      </w:pPr>
    </w:p>
    <w:p w14:paraId="2FC7FB6A" w14:textId="5D7E3916" w:rsidR="00DB77C0" w:rsidRPr="001915A5" w:rsidRDefault="00DB77C0" w:rsidP="00407563">
      <w:pPr>
        <w:spacing w:line="480" w:lineRule="auto"/>
      </w:pPr>
      <m:oMath>
        <m:r>
          <w:rPr>
            <w:rFonts w:ascii="Cambria Math" w:eastAsiaTheme="minorEastAsia" w:hAnsi="Cambria Math"/>
          </w:rPr>
          <m:t>SAI=</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ins w:id="61" w:author="Jonathan Wood" w:date="2020-08-10T09:41:00Z">
                        <w:rPr>
                          <w:rFonts w:ascii="Cambria Math" w:hAnsi="Cambria Math"/>
                        </w:rPr>
                        <m:t>LONG</m:t>
                      </w:ins>
                    </m:r>
                    <m:r>
                      <w:del w:id="62" w:author="Jonathan Wood" w:date="2020-08-10T09:41:00Z">
                        <w:rPr>
                          <w:rFonts w:ascii="Cambria Math" w:hAnsi="Cambria Math"/>
                        </w:rPr>
                        <m:t>LEFT</m:t>
                      </w:del>
                    </m:r>
                  </m:sub>
                </m:sSub>
                <m:r>
                  <w:rPr>
                    <w:rFonts w:ascii="Cambria Math" w:hAnsi="Cambria Math"/>
                  </w:rPr>
                  <m:t>-</m:t>
                </m:r>
                <m:sSub>
                  <m:sSubPr>
                    <m:ctrlPr>
                      <w:rPr>
                        <w:rFonts w:ascii="Cambria Math" w:hAnsi="Cambria Math"/>
                        <w:i/>
                      </w:rPr>
                    </m:ctrlPr>
                  </m:sSubPr>
                  <m:e>
                    <m:r>
                      <w:rPr>
                        <w:rFonts w:ascii="Cambria Math" w:hAnsi="Cambria Math"/>
                      </w:rPr>
                      <m:t>Step Length</m:t>
                    </m:r>
                  </m:e>
                  <m:sub>
                    <m:r>
                      <w:ins w:id="63" w:author="Jonathan Wood" w:date="2020-08-10T09:41:00Z">
                        <w:rPr>
                          <w:rFonts w:ascii="Cambria Math" w:hAnsi="Cambria Math"/>
                        </w:rPr>
                        <m:t>SHORT</m:t>
                      </w:ins>
                    </m:r>
                    <m:r>
                      <w:del w:id="64" w:author="Jonathan Wood" w:date="2020-08-10T09:41:00Z">
                        <w:rPr>
                          <w:rFonts w:ascii="Cambria Math" w:hAnsi="Cambria Math"/>
                        </w:rPr>
                        <m:t>RIGHT</m:t>
                      </w:del>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ins w:id="65" w:author="Jonathan Wood" w:date="2020-08-10T09:41:00Z">
                        <w:rPr>
                          <w:rFonts w:ascii="Cambria Math" w:hAnsi="Cambria Math"/>
                        </w:rPr>
                        <m:t>LONG</m:t>
                      </w:ins>
                    </m:r>
                    <m:r>
                      <w:del w:id="66" w:author="Jonathan Wood" w:date="2020-08-10T09:41:00Z">
                        <w:rPr>
                          <w:rFonts w:ascii="Cambria Math" w:hAnsi="Cambria Math"/>
                        </w:rPr>
                        <m:t>LEFT</m:t>
                      </w:del>
                    </m:r>
                  </m:sub>
                </m:sSub>
                <m:r>
                  <w:rPr>
                    <w:rFonts w:ascii="Cambria Math" w:hAnsi="Cambria Math"/>
                  </w:rPr>
                  <m:t>+</m:t>
                </m:r>
                <m:sSub>
                  <m:sSubPr>
                    <m:ctrlPr>
                      <w:rPr>
                        <w:rFonts w:ascii="Cambria Math" w:hAnsi="Cambria Math"/>
                        <w:i/>
                      </w:rPr>
                    </m:ctrlPr>
                  </m:sSubPr>
                  <m:e>
                    <m:r>
                      <w:rPr>
                        <w:rFonts w:ascii="Cambria Math" w:hAnsi="Cambria Math"/>
                      </w:rPr>
                      <m:t>Step Length</m:t>
                    </m:r>
                  </m:e>
                  <m:sub>
                    <m:r>
                      <w:del w:id="67" w:author="Jonathan Wood" w:date="2020-08-10T09:41:00Z">
                        <w:rPr>
                          <w:rFonts w:ascii="Cambria Math" w:hAnsi="Cambria Math"/>
                        </w:rPr>
                        <m:t>RIGHT</m:t>
                      </w:del>
                    </m:r>
                    <m:r>
                      <w:ins w:id="68" w:author="Jonathan Wood" w:date="2020-08-10T09:41:00Z">
                        <w:rPr>
                          <w:rFonts w:ascii="Cambria Math" w:hAnsi="Cambria Math"/>
                        </w:rPr>
                        <m:t>SHORT</m:t>
                      </w:ins>
                    </m:r>
                  </m:sub>
                </m:sSub>
              </m:e>
            </m:d>
          </m:den>
        </m:f>
        <m:r>
          <w:rPr>
            <w:rFonts w:ascii="Cambria Math" w:hAnsi="Cambria Math"/>
          </w:rPr>
          <m:t>*100%</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p>
    <w:p w14:paraId="2604D804" w14:textId="77777777" w:rsidR="00DB77C0" w:rsidRDefault="00DB77C0" w:rsidP="00407563">
      <w:pPr>
        <w:spacing w:line="480" w:lineRule="auto"/>
      </w:pPr>
    </w:p>
    <w:p w14:paraId="4DEE1200" w14:textId="77777777" w:rsidR="00A20B70" w:rsidRDefault="00DB77C0" w:rsidP="00407563">
      <w:pPr>
        <w:spacing w:line="480" w:lineRule="auto"/>
        <w:rPr>
          <w:ins w:id="69" w:author="Jonathan Wood" w:date="2020-08-27T10:00:00Z"/>
        </w:rPr>
      </w:pPr>
      <w:r>
        <w:t>Thus, SAI represents the difference between the two step lengths normalized by the</w:t>
      </w:r>
      <w:r w:rsidR="00C317B4">
        <w:t>ir sum</w:t>
      </w:r>
      <w:r>
        <w:t>. We express this measure as a percentage where 0% is perfect symmetry and SAIs further away from 0% indicate greater asymmetry.</w:t>
      </w:r>
      <w:r w:rsidR="004C68CF">
        <w:t xml:space="preserve"> </w:t>
      </w:r>
      <w:ins w:id="70" w:author="Jonathan Wood" w:date="2020-08-26T09:24:00Z">
        <w:r w:rsidR="00D369DD">
          <w:t>B</w:t>
        </w:r>
      </w:ins>
      <w:ins w:id="71" w:author="Jonathan Wood" w:date="2020-08-10T09:43:00Z">
        <w:r w:rsidR="008B7413">
          <w:t xml:space="preserve">y </w:t>
        </w:r>
      </w:ins>
      <w:ins w:id="72" w:author="Jonathan Wood" w:date="2020-08-26T09:24:00Z">
        <w:r w:rsidR="00D369DD">
          <w:t>convention</w:t>
        </w:r>
      </w:ins>
      <w:ins w:id="73" w:author="Jonathan Wood" w:date="2020-08-11T08:37:00Z">
        <w:r w:rsidR="00620C44">
          <w:t>,</w:t>
        </w:r>
      </w:ins>
      <w:ins w:id="74" w:author="Jonathan Wood" w:date="2020-08-10T09:43:00Z">
        <w:r w:rsidR="008B7413">
          <w:t xml:space="preserve"> the SAI </w:t>
        </w:r>
      </w:ins>
      <w:ins w:id="75" w:author="Jonathan Wood" w:date="2020-08-10T09:44:00Z">
        <w:r w:rsidR="008B7413">
          <w:t xml:space="preserve">during learning </w:t>
        </w:r>
      </w:ins>
      <w:ins w:id="76" w:author="Jonathan Wood" w:date="2020-08-11T08:37:00Z">
        <w:r w:rsidR="00620C44">
          <w:t>will</w:t>
        </w:r>
      </w:ins>
      <w:ins w:id="77" w:author="Jonathan Wood" w:date="2020-08-10T09:43:00Z">
        <w:r w:rsidR="008B7413">
          <w:t xml:space="preserve"> always</w:t>
        </w:r>
      </w:ins>
      <w:ins w:id="78" w:author="Jonathan Wood" w:date="2020-08-10T09:44:00Z">
        <w:r w:rsidR="008B7413">
          <w:t xml:space="preserve"> be positive</w:t>
        </w:r>
      </w:ins>
      <w:ins w:id="79" w:author="Jonathan Wood" w:date="2020-08-10T09:43:00Z">
        <w:r w:rsidR="008B7413">
          <w:t xml:space="preserve">. </w:t>
        </w:r>
      </w:ins>
      <w:r w:rsidR="005E7F90">
        <w:t xml:space="preserve">SAI will be calculated on a stride-by-stride basis throughout all walking phases. </w:t>
      </w:r>
      <w:r w:rsidR="001915A5">
        <w:t xml:space="preserve">We will </w:t>
      </w:r>
      <w:r w:rsidR="00ED75F4">
        <w:t xml:space="preserve">correct for </w:t>
      </w:r>
      <w:r w:rsidR="001915A5">
        <w:t>SAI baseline bias</w:t>
      </w:r>
      <w:r w:rsidR="00ED75F4">
        <w:t>es</w:t>
      </w:r>
      <w:r w:rsidR="001915A5">
        <w:t xml:space="preserve"> fo</w:t>
      </w:r>
      <w:r w:rsidR="00CD3C54">
        <w:t>r</w:t>
      </w:r>
      <w:r w:rsidR="001915A5">
        <w:t xml:space="preserve"> each </w:t>
      </w:r>
      <w:r w:rsidR="00CD354D">
        <w:t xml:space="preserve">participant </w:t>
      </w:r>
      <w:r w:rsidR="00ED75F4">
        <w:t xml:space="preserve">and </w:t>
      </w:r>
      <w:r w:rsidR="00B515F8">
        <w:t xml:space="preserve">each respective </w:t>
      </w:r>
      <w:r w:rsidR="001D7E75">
        <w:t xml:space="preserve">training </w:t>
      </w:r>
      <w:r w:rsidR="00B515F8">
        <w:t>session</w:t>
      </w:r>
      <w:r w:rsidR="009F797D">
        <w:t xml:space="preserve"> by</w:t>
      </w:r>
      <w:r w:rsidR="00F44901">
        <w:t xml:space="preserve"> </w:t>
      </w:r>
      <w:r w:rsidR="009F797D">
        <w:t xml:space="preserve">subtracting </w:t>
      </w:r>
      <w:r w:rsidR="00F44901">
        <w:t>t</w:t>
      </w:r>
      <w:r w:rsidR="00E00AF1">
        <w:t xml:space="preserve">he mean of the last 50 strides of </w:t>
      </w:r>
      <w:r>
        <w:t xml:space="preserve">the </w:t>
      </w:r>
      <w:r w:rsidR="00CD354D">
        <w:t>B</w:t>
      </w:r>
      <w:r w:rsidR="00E00AF1">
        <w:t xml:space="preserve">aseline </w:t>
      </w:r>
      <w:r>
        <w:t xml:space="preserve">phase </w:t>
      </w:r>
      <w:r w:rsidR="00E00AF1">
        <w:t>from all strides for that respective session. The baseline corrected measure will be used for the remainder of our analys</w:t>
      </w:r>
      <w:r w:rsidR="00ED75F4">
        <w:t>e</w:t>
      </w:r>
      <w:r w:rsidR="00E00AF1">
        <w:t xml:space="preserve">s. </w:t>
      </w:r>
    </w:p>
    <w:p w14:paraId="16E6A2CA" w14:textId="77777777" w:rsidR="00A20B70" w:rsidRDefault="00A20B70" w:rsidP="00407563">
      <w:pPr>
        <w:spacing w:line="480" w:lineRule="auto"/>
        <w:rPr>
          <w:ins w:id="80" w:author="Jonathan Wood" w:date="2020-08-27T10:00:00Z"/>
        </w:rPr>
      </w:pPr>
    </w:p>
    <w:p w14:paraId="3ED1A77A" w14:textId="5B176328" w:rsidR="00E00AF1" w:rsidRDefault="00A20B70" w:rsidP="00407563">
      <w:pPr>
        <w:spacing w:line="480" w:lineRule="auto"/>
      </w:pPr>
      <w:ins w:id="81" w:author="Jonathan Wood" w:date="2020-08-27T10:00:00Z">
        <w:r>
          <w:t xml:space="preserve">We will also calculate </w:t>
        </w:r>
      </w:ins>
      <w:ins w:id="82" w:author="Jonathan Wood" w:date="2020-08-27T10:01:00Z">
        <w:r>
          <w:t xml:space="preserve">limb placement asymmetry. </w:t>
        </w:r>
      </w:ins>
      <w:ins w:id="83" w:author="Jonathan Wood" w:date="2020-08-27T10:04:00Z">
        <w:r>
          <w:t>Leading limb foot placement is the sagittal distance between the hip and ankle marker during that limb’s heel strike and trailing limb placement is the sagittal distance between the same markers during that limb</w:t>
        </w:r>
      </w:ins>
      <w:ins w:id="84" w:author="Jonathan Wood" w:date="2020-08-27T10:19:00Z">
        <w:r w:rsidR="00C3241E">
          <w:t>’</w:t>
        </w:r>
      </w:ins>
      <w:ins w:id="85" w:author="Jonathan Wood" w:date="2020-08-27T10:04:00Z">
        <w:r>
          <w:t>s toe off.</w:t>
        </w:r>
      </w:ins>
      <w:ins w:id="86" w:author="Jonathan Wood" w:date="2020-08-27T10:19:00Z">
        <w:r w:rsidR="00C3241E">
          <w:t xml:space="preserve"> Leading and trailing l</w:t>
        </w:r>
      </w:ins>
      <w:ins w:id="87" w:author="Jonathan Wood" w:date="2020-08-27T10:17:00Z">
        <w:r w:rsidR="00C3241E">
          <w:t xml:space="preserve">imb placement asymmetry </w:t>
        </w:r>
      </w:ins>
      <w:ins w:id="88" w:author="Jonathan Wood" w:date="2020-08-27T10:20:00Z">
        <w:r w:rsidR="00C3241E">
          <w:t>is</w:t>
        </w:r>
      </w:ins>
      <w:ins w:id="89" w:author="Jonathan Wood" w:date="2020-08-27T10:17:00Z">
        <w:r w:rsidR="00C3241E">
          <w:t xml:space="preserve"> calculated as the difference between the long and short </w:t>
        </w:r>
      </w:ins>
      <w:ins w:id="90" w:author="Jonathan Wood" w:date="2020-08-27T10:18:00Z">
        <w:r w:rsidR="00C3241E">
          <w:t>leading and trailing limb placement</w:t>
        </w:r>
      </w:ins>
      <w:ins w:id="91" w:author="Jonathan Wood" w:date="2020-08-27T10:19:00Z">
        <w:r w:rsidR="00C3241E">
          <w:t>, respectively</w:t>
        </w:r>
      </w:ins>
      <w:ins w:id="92" w:author="Jonathan Wood" w:date="2020-08-27T10:18:00Z">
        <w:r w:rsidR="00C3241E">
          <w:t xml:space="preserve">. </w:t>
        </w:r>
      </w:ins>
      <w:ins w:id="93" w:author="Jonathan Wood" w:date="2020-08-26T12:12:00Z">
        <w:r w:rsidR="00E46987">
          <w:t xml:space="preserve">These data will be visualized in a </w:t>
        </w:r>
      </w:ins>
      <w:ins w:id="94" w:author="Jonathan Wood" w:date="2020-08-27T10:20:00Z">
        <w:r w:rsidR="00C3241E">
          <w:t>figure</w:t>
        </w:r>
      </w:ins>
      <w:ins w:id="95" w:author="Jonathan Wood" w:date="2020-08-26T12:12:00Z">
        <w:r w:rsidR="00E46987">
          <w:t xml:space="preserve"> </w:t>
        </w:r>
        <w:r w:rsidR="00E46987">
          <w:fldChar w:fldCharType="begin"/>
        </w:r>
        <w:r w:rsidR="00E46987">
          <w:instrText xml:space="preserve"> ADDIN ZOTERO_ITEM CSL_CITATION {"citationID":"Tl71rW2V","properties":{"formattedCitation":"(Finley et al., 2015; Long et al., 2016; S\\uc0\\u225{}nchez et al., 2020)","plainCitation":"(Finley et al., 2015; Long et al., 2016; Sánchez et al., 2020)","noteIndex":0},"citationItems":[{"id":2003,"uris":["http://zotero.org/users/5226272/items/VMML2GLS"],"uri":["http://zotero.org/users/5226272/items/VMML2GLS"],"itemData":{"id":2003,"type":"article-journal","abstract":"Background. Step length asymmetry (SLA) is a common hallmark of gait poststroke. Though conventionally viewed as a spatial deficit, SLA can result from differences in where the feet are placed relative to the body (step position strategy), the timing between foot strikes (step time strategy), or the velocity of the body relative to the feet (step velocity strategy). Objective. The goal of this study was to characterize the relative contributions of each of these strategies to SLA. Methods. We developed an analytical model that parses SLA into independent step position, step time, and step velocity contributions. This model was validated by reproducing SLA values for 25 healthy participants when their natural symmetric gait was perturbed on a split-belt treadmill moving at either a 2:1 or 3:1 belt-speed ratio. We then applied the validated model to quantify step position, step time, and step velocity contributions to SLA in 15 stroke survivors while walking at their self-selected speed. Results. SLA was predicted precisely by summing the derived contributions, regardless of the belt-speed ratio. Although the contributions to SLA varied considerably across our sample of stroke survivors, the step position contribution tended to oppose the other 2?possibly as an attempt to minimize overall SLA. Conclusions. Our results suggest that changes in where the feet are placed or changes in interlimb timing could be used as compensatory strategies to reduce overall SLA in stroke survivors. These results may allow clinicians and researchers to identify patient-specific gait abnormalities and personalize their therapeutic approaches accordingly.","container-title":"Neurorehabilitation and Neural Repair","DOI":"10.1177/1545968314567149","ISSN":"1545-9683","issue":"8","journalAbbreviation":"Neurorehabil Neural Repair","note":"publisher: SAGE Publications Inc STM","page":"786-795","source":"SAGE Journals","title":"Spatial and Temporal Control Contribute to Step Length Asymmetry During Split-Belt Adaptation and Hemiparetic Gait","volume":"29","author":[{"family":"Finley","given":"James M."},{"family":"Long","given":"Andrew"},{"family":"Bastian","given":"Amy J."},{"family":"Torres-Oviedo","given":"Gelsy"}],"issued":{"date-parts":[["2015",9,1]]}}},{"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1674,"uris":["http://zotero.org/users/5226272/items/E4I76N7P"],"uri":["http://zotero.org/users/5226272/items/E4I76N7P"],"itemData":{"id":1674,"type":"report","abstract":"Abstract\n          People often adapt their coordination patterns during walking to reduce energy cost by using sources of external assistance in the environment. Adaptation to walking on a split-belt treadmill, where one belt moves faster than the other, provides an opportunity for people to acquire positive work from the treadmill to reduce metabolic cost by modifying where they step on the faster belt. Though we know what people should do to acquire this assistance, this strategy is not observed during typical adaptation studies. Here, by extending the duration of adaptation, we show that people continuously optimize energetic cost by adjusting foot placement to acquire positive work from the treadmill and reduce the work performed by the legs. These results demonstrate that learning to acquire and take advantage of assistance to reduce energetic cost is central in shaping adaptive locomotion, but this process occurs over timescales longer than those used in typical studies.","genre":"preprint","language":"en","note":"DOI: 10.1101/2020.04.04.025619","publisher":"Neuroscience","source":"DOI.org (Crossref)","title":"Using asymmetry to your advantage: learning to acquire and accept external assistance during prolonged split-belt walking","title-short":"Using asymmetry to your advantage","URL":"http://biorxiv.org/lookup/doi/10.1101/2020.04.04.025619","author":[{"family":"Sánchez","given":"Natalia"},{"family":"Simha","given":"Surabhi N."},{"family":"Donelan","given":"J. Maxwell"},{"family":"Finley","given":"James M."}],"accessed":{"date-parts":[["2020",4,16]]},"issued":{"date-parts":[["2020",4,5]]}}}],"schema":"https://github.com/citation-style-language/schema/raw/master/csl-citation.json"} </w:instrText>
        </w:r>
        <w:r w:rsidR="00E46987">
          <w:fldChar w:fldCharType="separate"/>
        </w:r>
        <w:r w:rsidR="00E46987" w:rsidRPr="00D369DD">
          <w:rPr>
            <w:szCs w:val="24"/>
          </w:rPr>
          <w:t>(Finley et al., 2015; Long et al., 2016; Sánchez et al., 2020)</w:t>
        </w:r>
        <w:r w:rsidR="00E46987">
          <w:fldChar w:fldCharType="end"/>
        </w:r>
        <w:r w:rsidR="00E46987">
          <w:t>.</w:t>
        </w:r>
      </w:ins>
    </w:p>
    <w:p w14:paraId="5537027F" w14:textId="252FE9C6" w:rsidR="003D0D56" w:rsidRDefault="003D0D56" w:rsidP="00407563">
      <w:pPr>
        <w:spacing w:line="480" w:lineRule="auto"/>
      </w:pPr>
    </w:p>
    <w:p w14:paraId="6D547D87" w14:textId="4BC24F7F" w:rsidR="003C4546" w:rsidRDefault="003C4546" w:rsidP="003C4546">
      <w:pPr>
        <w:spacing w:line="480" w:lineRule="auto"/>
      </w:pPr>
      <w:r>
        <w:t xml:space="preserve">Our analyses of behavior during </w:t>
      </w:r>
      <w:ins w:id="96" w:author="Jonathan Wood" w:date="2020-08-26T12:13:00Z">
        <w:r w:rsidR="00E46987">
          <w:t xml:space="preserve">the </w:t>
        </w:r>
      </w:ins>
      <w:r>
        <w:t>Learning</w:t>
      </w:r>
      <w:ins w:id="97" w:author="Jonathan Wood" w:date="2020-08-26T12:13:00Z">
        <w:r w:rsidR="00E46987">
          <w:t xml:space="preserve"> phase</w:t>
        </w:r>
      </w:ins>
      <w:r>
        <w:t xml:space="preserve"> will focus on checking our assumptions</w:t>
      </w:r>
      <w:ins w:id="98" w:author="Jonathan Wood" w:date="2020-08-26T12:14:00Z">
        <w:r w:rsidR="00E46987">
          <w:t xml:space="preserve"> that the</w:t>
        </w:r>
      </w:ins>
      <w:ins w:id="99" w:author="Jonathan Wood" w:date="2020-08-26T12:17:00Z">
        <w:r w:rsidR="00E46987">
          <w:t xml:space="preserve"> SAI</w:t>
        </w:r>
      </w:ins>
      <w:ins w:id="100" w:author="Jonathan Wood" w:date="2020-08-26T12:14:00Z">
        <w:r w:rsidR="00E46987">
          <w:t xml:space="preserve"> behavior will </w:t>
        </w:r>
      </w:ins>
      <w:ins w:id="101" w:author="Jonathan Wood" w:date="2020-08-26T12:16:00Z">
        <w:r w:rsidR="00E46987">
          <w:t>accurately</w:t>
        </w:r>
      </w:ins>
      <w:ins w:id="102" w:author="Jonathan Wood" w:date="2020-08-26T12:14:00Z">
        <w:r w:rsidR="00E46987">
          <w:t xml:space="preserve"> follow the target </w:t>
        </w:r>
      </w:ins>
      <w:ins w:id="103" w:author="Jonathan Wood" w:date="2020-08-26T12:17:00Z">
        <w:r w:rsidR="00E46987">
          <w:t>SAI</w:t>
        </w:r>
      </w:ins>
      <w:ins w:id="104" w:author="Jonathan Wood" w:date="2020-08-26T12:15:00Z">
        <w:r w:rsidR="00E46987">
          <w:t xml:space="preserve"> </w:t>
        </w:r>
      </w:ins>
      <w:ins w:id="105" w:author="Jonathan Wood" w:date="2020-08-26T12:29:00Z">
        <w:r w:rsidR="008478F8">
          <w:t xml:space="preserve">for </w:t>
        </w:r>
      </w:ins>
      <w:ins w:id="106" w:author="Jonathan Wood" w:date="2020-08-26T12:15:00Z">
        <w:r w:rsidR="00E46987">
          <w:t>each condition. That is</w:t>
        </w:r>
      </w:ins>
      <w:r>
        <w:t xml:space="preserve">, </w:t>
      </w:r>
      <w:del w:id="107" w:author="Jonathan Wood" w:date="2020-08-26T12:15:00Z">
        <w:r w:rsidDel="00E46987">
          <w:delText>based on the task design</w:delText>
        </w:r>
        <w:r w:rsidR="00FB5294" w:rsidDel="00E46987">
          <w:delText xml:space="preserve"> and our pilot data (see Fig</w:delText>
        </w:r>
        <w:r w:rsidR="00280952" w:rsidDel="00E46987">
          <w:delText>ure 4</w:delText>
        </w:r>
        <w:r w:rsidR="00FB5294" w:rsidDel="00E46987">
          <w:delText>)</w:delText>
        </w:r>
        <w:r w:rsidDel="00E46987">
          <w:delText xml:space="preserve">, </w:delText>
        </w:r>
      </w:del>
      <w:del w:id="108" w:author="Jonathan Wood" w:date="2020-08-26T12:16:00Z">
        <w:r w:rsidDel="00E46987">
          <w:delText xml:space="preserve">that </w:delText>
        </w:r>
      </w:del>
      <w:r>
        <w:t xml:space="preserve">the mean SAI will not differ across conditions (Learning SAI mean), but the SAI standard deviation (Learning SAI </w:t>
      </w:r>
      <w:r>
        <w:sym w:font="Symbol" w:char="F073"/>
      </w:r>
      <w:r>
        <w:t>) will</w:t>
      </w:r>
      <w:ins w:id="109" w:author="Jonathan Wood" w:date="2020-08-26T09:37:00Z">
        <w:r w:rsidR="007D087E">
          <w:t xml:space="preserve"> (Figure 4D)</w:t>
        </w:r>
      </w:ins>
      <w:r>
        <w:t xml:space="preserve">. </w:t>
      </w:r>
      <w:r w:rsidR="00FB5294">
        <w:t>The purpose of the Learning phase is to provide the necessary task practice to develop potential use-dependent biases. The magnitude of use-dependent biases cannot be directly measured during Learning, since other processes are active during this period—</w:t>
      </w:r>
      <w:r w:rsidR="003B7452">
        <w:t xml:space="preserve">cognitive </w:t>
      </w:r>
      <w:r w:rsidR="00FB5294">
        <w:t xml:space="preserve">strategies in the case of the Strategy plus Use-Dependent model and Bayesian estimation of visual target location in the case of the Adaptive Bayesian model. Thus, as expected, </w:t>
      </w:r>
      <w:r>
        <w:t>our models do not make qualitatively different predictions regarding behavior during the Learning phase</w:t>
      </w:r>
      <w:ins w:id="110" w:author="Jonathan Wood" w:date="2020-08-26T09:37:00Z">
        <w:r w:rsidR="007D087E">
          <w:t xml:space="preserve"> (Figure 3A</w:t>
        </w:r>
      </w:ins>
      <w:ins w:id="111" w:author="Jonathan Wood" w:date="2020-08-26T09:38:00Z">
        <w:r w:rsidR="007D087E">
          <w:t>, learning insets</w:t>
        </w:r>
      </w:ins>
      <w:ins w:id="112" w:author="Jonathan Wood" w:date="2020-08-26T09:37:00Z">
        <w:r w:rsidR="007D087E">
          <w:t>)</w:t>
        </w:r>
      </w:ins>
      <w:r>
        <w:t xml:space="preserve">. </w:t>
      </w:r>
    </w:p>
    <w:p w14:paraId="3A281FC1" w14:textId="77777777" w:rsidR="003C4546" w:rsidRDefault="003C4546" w:rsidP="00407563">
      <w:pPr>
        <w:spacing w:line="480" w:lineRule="auto"/>
      </w:pPr>
    </w:p>
    <w:p w14:paraId="327A0625" w14:textId="7CAE1543" w:rsidR="003C4546" w:rsidRDefault="00143A46" w:rsidP="00407563">
      <w:pPr>
        <w:spacing w:line="480" w:lineRule="auto"/>
      </w:pPr>
      <w:r>
        <w:t>O</w:t>
      </w:r>
      <w:r w:rsidR="00B90E23">
        <w:t>ur hypotheses focus on</w:t>
      </w:r>
      <w:r w:rsidR="000A0A14">
        <w:t xml:space="preserve"> </w:t>
      </w:r>
      <w:r w:rsidR="00B90E23">
        <w:t xml:space="preserve">use-dependent </w:t>
      </w:r>
      <w:r w:rsidR="000932B3">
        <w:t>biases,</w:t>
      </w:r>
      <w:r w:rsidR="000A0A14">
        <w:t xml:space="preserve"> </w:t>
      </w:r>
      <w:r>
        <w:t xml:space="preserve">probed during the no-feedback Washout phase. </w:t>
      </w:r>
      <w:r w:rsidR="003C4546">
        <w:t>U</w:t>
      </w:r>
      <w:r w:rsidR="00B90E23">
        <w:t>se</w:t>
      </w:r>
      <w:r w:rsidR="007562D9">
        <w:t xml:space="preserve">-dependent biases </w:t>
      </w:r>
      <w:r>
        <w:t xml:space="preserve">will be analyzed </w:t>
      </w:r>
      <w:r w:rsidR="007562D9">
        <w:t>at two different time points</w:t>
      </w:r>
      <w:r w:rsidR="00B94F95">
        <w:t>. First,</w:t>
      </w:r>
      <w:r w:rsidR="00CF21BD">
        <w:t xml:space="preserve"> to characterize the </w:t>
      </w:r>
      <w:r w:rsidR="007562D9">
        <w:t xml:space="preserve">total magnitude of use-dependent learning, </w:t>
      </w:r>
      <w:r w:rsidR="00ED20F0">
        <w:t xml:space="preserve">we will calculate </w:t>
      </w:r>
      <w:r w:rsidR="00C63C4F">
        <w:t xml:space="preserve">the mean SAI during the first </w:t>
      </w:r>
      <w:r w:rsidR="00B94F95">
        <w:t>5</w:t>
      </w:r>
      <w:r w:rsidR="00C63C4F">
        <w:t xml:space="preserve"> strides of the Washout phase</w:t>
      </w:r>
      <w:r w:rsidR="006E6ED6">
        <w:t xml:space="preserve"> (</w:t>
      </w:r>
      <w:r w:rsidR="00BA08EE">
        <w:t>I</w:t>
      </w:r>
      <w:r w:rsidR="006E6ED6">
        <w:t xml:space="preserve">nitial </w:t>
      </w:r>
      <w:r w:rsidR="00CD3C54">
        <w:t>Bias</w:t>
      </w:r>
      <w:r w:rsidR="006E6ED6">
        <w:t>)</w:t>
      </w:r>
      <w:r w:rsidR="00B94F95">
        <w:t xml:space="preserve">. Second, </w:t>
      </w:r>
      <w:r w:rsidR="00CF21BD">
        <w:t>to characterize</w:t>
      </w:r>
      <w:r w:rsidR="00047828">
        <w:t xml:space="preserve"> early changes in </w:t>
      </w:r>
      <w:r w:rsidR="00CF21BD">
        <w:t xml:space="preserve">use-dependent </w:t>
      </w:r>
      <w:r w:rsidR="00ED20F0">
        <w:t>biases</w:t>
      </w:r>
      <w:r w:rsidR="00CF21BD">
        <w:t xml:space="preserve"> </w:t>
      </w:r>
      <w:r w:rsidR="00ED20F0">
        <w:t xml:space="preserve">during the </w:t>
      </w:r>
      <w:r w:rsidR="00CF21BD">
        <w:t xml:space="preserve">Washout phase, </w:t>
      </w:r>
      <w:r w:rsidR="00ED20F0">
        <w:t xml:space="preserve">we will calculate </w:t>
      </w:r>
      <w:r w:rsidR="00B94F95">
        <w:t xml:space="preserve">the mean </w:t>
      </w:r>
      <w:r w:rsidR="00ED20F0">
        <w:t xml:space="preserve">SAI </w:t>
      </w:r>
      <w:r w:rsidR="00B94F95">
        <w:t>of strides 6-30 of the Washout phase</w:t>
      </w:r>
      <w:r w:rsidR="006E6ED6">
        <w:t xml:space="preserve"> (</w:t>
      </w:r>
      <w:r w:rsidR="00BA08EE">
        <w:t>E</w:t>
      </w:r>
      <w:r w:rsidR="006E6ED6">
        <w:t>arly Washout</w:t>
      </w:r>
      <w:r w:rsidR="00162E0F">
        <w:t xml:space="preserve">; </w:t>
      </w:r>
      <w:r w:rsidR="00162E0F">
        <w:fldChar w:fldCharType="begin"/>
      </w:r>
      <w:r w:rsidR="005E1D22">
        <w:instrText xml:space="preserve"> ADDIN ZOTERO_ITEM CSL_CITATION {"citationID":"vjHLs9hY","properties":{"formattedCitation":"(Day et al., 2018; Leech et al., 2018)","plainCitation":"(Day et al., 2018; Leech et al., 2018)","dontUpdate":true,"noteIndex":0},"citationItems":[{"id":49,"uris":["http://zotero.org/users/5226272/items/ANIP7DUQ"],"uri":["http://zotero.org/users/5226272/items/ANIP7DUQ"],"itemData":{"id":49,"type":"article-journal","container-title":"Journal of Neurophysiology","DOI":"10.1152/jn.00903.2017","ISSN":"0022-3077, 1522-1598","issue":"6","journalAbbreviation":"J Neurophysiol","language":"en","page":"2100-2113","source":"Crossref","title":"Accelerating locomotor savings in learning: compressing four training days to one","title-short":"Accelerating locomotor savings in learning","volume":"119","author":[{"family":"Day","given":"Kevin A."},{"family":"Leech","given":"Kristan A."},{"family":"Roemmich","given":"Ryan T."},{"family":"Bastian","given":"Amy J."}],"issued":{"date-parts":[["2018",6]]}}},{"id":1092,"uris":["http://zotero.org/users/5226272/items/H3AT876V"],"uri":["http://zotero.org/users/5226272/items/H3AT876V"],"itemData":{"id":1092,"type":"article-journal","container-title":"Scientific Reports","DOI":"10.1038/s41598-017-18538-w","ISSN":"2045-2322","issue":"1","journalAbbreviation":"Sci Rep","language":"en","page":"94","source":"DOI.org (Crossref)","title":"Creating flexible motor memories in human walking","volume":"8","author":[{"family":"Leech","given":"Kristan A."},{"family":"Roemmich","given":"Ryan T."},{"family":"Bastian","given":"Amy J."}],"issued":{"date-parts":[["2018",12]]}}}],"schema":"https://github.com/citation-style-language/schema/raw/master/csl-citation.json"} </w:instrText>
      </w:r>
      <w:r w:rsidR="00162E0F">
        <w:fldChar w:fldCharType="separate"/>
      </w:r>
      <w:r w:rsidR="00162E0F" w:rsidRPr="00162E0F">
        <w:t>Day et al., 2018; Leech et al., 2018)</w:t>
      </w:r>
      <w:r w:rsidR="00162E0F">
        <w:fldChar w:fldCharType="end"/>
      </w:r>
      <w:r w:rsidR="00B94F95">
        <w:t xml:space="preserve">. </w:t>
      </w:r>
      <w:r w:rsidR="00BF7145">
        <w:t xml:space="preserve">We will also analyze the rate of washout </w:t>
      </w:r>
      <w:r w:rsidR="00F6786F">
        <w:t xml:space="preserve">by regressing subsequent strides onto current strides for </w:t>
      </w:r>
      <w:r w:rsidR="00BF317F">
        <w:t xml:space="preserve">the first 50 </w:t>
      </w:r>
      <w:r w:rsidR="00F6786F">
        <w:t>stride</w:t>
      </w:r>
      <w:r w:rsidR="00BF317F">
        <w:t>s</w:t>
      </w:r>
      <w:r w:rsidR="00F6786F">
        <w:t xml:space="preserve"> of </w:t>
      </w:r>
      <w:r w:rsidR="007A3868">
        <w:t>the W</w:t>
      </w:r>
      <w:r w:rsidR="00F6786F">
        <w:t>ashout</w:t>
      </w:r>
      <w:r w:rsidR="007A3868">
        <w:t xml:space="preserve"> phase</w:t>
      </w:r>
      <w:r w:rsidR="00F6786F">
        <w:t>.</w:t>
      </w:r>
      <w:r w:rsidR="00A27A16">
        <w:t xml:space="preserve"> We will report 1-β (slope) as it quantifies the amount of unlearning per stride during the Washout phase</w:t>
      </w:r>
      <w:r w:rsidR="00F6786F">
        <w:t xml:space="preserve"> </w:t>
      </w:r>
      <w:r w:rsidR="00BF7145">
        <w:fldChar w:fldCharType="begin"/>
      </w:r>
      <w:r w:rsidR="005E1D22">
        <w:instrText xml:space="preserve"> ADDIN ZOTERO_ITEM CSL_CITATION {"citationID":"lOffBejl","properties":{"formattedCitation":"(Kitago et al., 2013; Wood et al., 2020)","plainCitation":"(Kitago et al., 2013; Wood et al., 2020)","noteIndex":0},"citationItems":[{"id":1076,"uris":["http://zotero.org/users/5226272/items/4AIVQIJ9"],"uri":["http://zotero.org/users/5226272/items/4AIVQIJ9"],"itemData":{"id":1076,"type":"article-journal","abstract":"Humans are able to rapidly adapt their movements when a visuomotor or other systematic perturbation is imposed. However, the adaptation is forgotten or unlearned equally rapidly once the perturbation is removed. The ultimate cause of this unlearning remains poorly understood. Unlearning is often considered to be a passive process due to inability to retain an internal model. However, we have recently suggested that it may instead be a process of reversion to habit, without necessarily any forgetting per se. We compared the timecourse and nature of unlearning across a variety of protocols where unlearning is known to occur: error-clamp trials, removal of visual feedback, removal of the perturbation, or simply a period of inactivity. We found that, in agreement with mathematical models, there was no signiﬁcant difference in the rate of decay between subject who experienced zero-error clamp trials, and subjects who made movements with no visual feedback. Time alone did lead to partial unlearning (over the duration we tested), but the amount of unlearning was inconsistent across subjects. Upon re-exposure to the same perturbation, subjects who unlearned through time or by reverting to veridical feedback exhibited savings. By contrast, no savings was observed in subjects who unlearned by having visual feedback removed or by being placed in a series of error-clamp trials. Thus although these various forms of unlearning can all revert subjects back to baseline behavior, they have markedly different effects on whether long-term memory for the adaptation is spared or is also unlearned. On the basis of these and previous ﬁndings, we suggest that unlearning is not due to passive forgetting of an internal model, but is instead an active process whereby adapted behavior gradually reverts to baseline habits.","container-title":"Frontiers in Human Neuroscience","DOI":"10.3389/fnhum.2013.00307","ISSN":"1662-5161","journalAbbreviation":"Front Hum Neurosci","language":"en","source":"DOI.org (Crossref)","title":"Unlearning versus savings in visuomotor adaptation: comparing effects of washout, passage of time, and removal of errors on motor memory","title-short":"Unlearning versus savings in visuomotor adaptation","URL":"http://journal.frontiersin.org/article/10.3389/fnhum.2013.00307/abstract","volume":"7","author":[{"family":"Kitago","given":"Tomoko"},{"family":"Ryan","given":"Sophia L."},{"family":"Mazzoni","given":"Pietro"},{"family":"Krakauer","given":"John W."},{"family":"Haith","given":"Adrian M."}],"accessed":{"date-parts":[["2019",8,7]]},"issued":{"date-parts":[["2013"]]}}},{"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BF7145">
        <w:fldChar w:fldCharType="separate"/>
      </w:r>
      <w:r w:rsidR="00AA19E3" w:rsidRPr="00AA19E3">
        <w:t>(Kitago et al., 2013; Wood et al., 2020)</w:t>
      </w:r>
      <w:r w:rsidR="00BF7145">
        <w:fldChar w:fldCharType="end"/>
      </w:r>
      <w:r w:rsidR="002B60A5">
        <w:t xml:space="preserve">. </w:t>
      </w:r>
    </w:p>
    <w:p w14:paraId="46671F9B" w14:textId="77777777" w:rsidR="005F0D9C" w:rsidRDefault="005F0D9C" w:rsidP="00407563">
      <w:pPr>
        <w:spacing w:line="480" w:lineRule="auto"/>
        <w:rPr>
          <w:b/>
          <w:bCs/>
        </w:rPr>
      </w:pPr>
    </w:p>
    <w:p w14:paraId="19881302" w14:textId="4CC5414E" w:rsidR="00414CFC" w:rsidRDefault="00105698" w:rsidP="00407563">
      <w:pPr>
        <w:spacing w:line="480" w:lineRule="auto"/>
        <w:rPr>
          <w:b/>
          <w:bCs/>
        </w:rPr>
      </w:pPr>
      <w:r w:rsidRPr="007D3C9C">
        <w:rPr>
          <w:b/>
          <w:bCs/>
        </w:rPr>
        <w:t>Model</w:t>
      </w:r>
      <w:r w:rsidR="00D611DC">
        <w:rPr>
          <w:b/>
          <w:bCs/>
        </w:rPr>
        <w:t>-</w:t>
      </w:r>
      <w:r w:rsidR="008E43A8">
        <w:rPr>
          <w:b/>
          <w:bCs/>
        </w:rPr>
        <w:t xml:space="preserve">Based </w:t>
      </w:r>
      <w:r w:rsidR="005E7F90">
        <w:rPr>
          <w:b/>
          <w:bCs/>
        </w:rPr>
        <w:t>Methods:</w:t>
      </w:r>
    </w:p>
    <w:p w14:paraId="4F01DAE0" w14:textId="3131C0D4" w:rsidR="00591F30" w:rsidRDefault="00591F30" w:rsidP="00407563">
      <w:pPr>
        <w:spacing w:line="480" w:lineRule="auto"/>
      </w:pPr>
      <w:r>
        <w:t xml:space="preserve">We have adapted two computational models of use-dependent learning </w:t>
      </w:r>
      <w:r w:rsidR="000213D4">
        <w:t>that</w:t>
      </w:r>
      <w:r w:rsidR="00C6328C">
        <w:t xml:space="preserve"> can explain behavior following training with consistent targets (see simulation section); however, </w:t>
      </w:r>
      <w:r w:rsidR="003B7452">
        <w:t>the two models</w:t>
      </w:r>
      <w:r w:rsidR="000213D4">
        <w:t xml:space="preserve"> </w:t>
      </w:r>
      <w:r>
        <w:t xml:space="preserve">make dissociable predictions regarding the effect </w:t>
      </w:r>
      <w:r w:rsidR="003B7452">
        <w:t xml:space="preserve">that </w:t>
      </w:r>
      <w:r w:rsidR="005F0D9C">
        <w:t xml:space="preserve">changes in </w:t>
      </w:r>
      <w:r w:rsidR="000213D4">
        <w:t xml:space="preserve">movement </w:t>
      </w:r>
      <w:r>
        <w:t xml:space="preserve">consistency </w:t>
      </w:r>
      <w:r w:rsidR="00B90E23">
        <w:t xml:space="preserve">during Learning </w:t>
      </w:r>
      <w:r>
        <w:t>ha</w:t>
      </w:r>
      <w:r w:rsidR="005F0D9C">
        <w:t>ve</w:t>
      </w:r>
      <w:r>
        <w:t xml:space="preserve"> on use-dependent bias</w:t>
      </w:r>
      <w:r w:rsidR="000D60A4">
        <w:t>es</w:t>
      </w:r>
      <w:r>
        <w:t xml:space="preserve">. </w:t>
      </w:r>
      <w:r w:rsidR="000213D4" w:rsidRPr="005B4CB5">
        <w:t>We refer to</w:t>
      </w:r>
      <w:r w:rsidR="001A5E58" w:rsidRPr="005B4CB5">
        <w:t xml:space="preserve"> the first model </w:t>
      </w:r>
      <w:r w:rsidR="003B0DF4" w:rsidRPr="005B4CB5">
        <w:t xml:space="preserve">as the Strategy </w:t>
      </w:r>
      <w:r w:rsidR="0017005F" w:rsidRPr="005B4CB5">
        <w:t>plus</w:t>
      </w:r>
      <w:r w:rsidR="003B0DF4" w:rsidRPr="005B4CB5">
        <w:t xml:space="preserve"> Use-Dependent model</w:t>
      </w:r>
      <w:r w:rsidR="005F0D9C" w:rsidRPr="005B4CB5">
        <w:t xml:space="preserve"> (Model 1). This model was inspired by a previous</w:t>
      </w:r>
      <w:r w:rsidR="00DE585D" w:rsidRPr="005B4CB5">
        <w:t>ly developed</w:t>
      </w:r>
      <w:r w:rsidR="005F0D9C" w:rsidRPr="005B4CB5">
        <w:t xml:space="preserve"> dual-process model of error-based and use-dependent learning</w:t>
      </w:r>
      <w:r w:rsidR="003B0DF4" w:rsidRPr="005B4CB5">
        <w:t xml:space="preserve"> </w:t>
      </w:r>
      <w:r w:rsidR="003B0DF4" w:rsidRPr="005B4CB5">
        <w:fldChar w:fldCharType="begin"/>
      </w:r>
      <w:r w:rsidR="005E1D22" w:rsidRPr="005B4CB5">
        <w:instrText xml:space="preserve"> ADDIN ZOTERO_ITEM CSL_CITATION {"citationID":"IpNTd3PY","properties":{"formattedCitation":"(Diedrichsen et al., 2010)","plainCitation":"(Diedrichsen et al., 2010)","dontUpdate":true,"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3B0DF4" w:rsidRPr="005B4CB5">
        <w:fldChar w:fldCharType="separate"/>
      </w:r>
      <w:r w:rsidR="003B0DF4" w:rsidRPr="005B4CB5">
        <w:t>(Diedrichsen et al., 2010)</w:t>
      </w:r>
      <w:r w:rsidR="003B0DF4" w:rsidRPr="005B4CB5">
        <w:fldChar w:fldCharType="end"/>
      </w:r>
      <w:r w:rsidR="005F0D9C" w:rsidRPr="005B4CB5">
        <w:t>.</w:t>
      </w:r>
      <w:r w:rsidR="003B0DF4" w:rsidRPr="005B4CB5">
        <w:t xml:space="preserve"> </w:t>
      </w:r>
      <w:ins w:id="113" w:author="Jonathan Wood" w:date="2020-08-26T08:30:00Z">
        <w:r w:rsidR="00EE1E48">
          <w:t xml:space="preserve">Unlike the force-field </w:t>
        </w:r>
      </w:ins>
      <w:ins w:id="114" w:author="Jonathan Wood" w:date="2020-08-26T08:31:00Z">
        <w:r w:rsidR="00EE1E48">
          <w:t xml:space="preserve">adaptation task used the in </w:t>
        </w:r>
        <w:proofErr w:type="spellStart"/>
        <w:r w:rsidR="00EE1E48">
          <w:t>Diedrichsen</w:t>
        </w:r>
        <w:proofErr w:type="spellEnd"/>
        <w:r w:rsidR="00EE1E48">
          <w:t xml:space="preserve"> et al. study, </w:t>
        </w:r>
      </w:ins>
      <w:ins w:id="115" w:author="Jonathan Wood" w:date="2020-08-12T19:57:00Z">
        <w:r w:rsidR="00E429FB">
          <w:t>the learning paradigm we are proposing</w:t>
        </w:r>
      </w:ins>
      <w:ins w:id="116" w:author="Jonathan Wood" w:date="2020-08-26T08:30:00Z">
        <w:r w:rsidR="00EE1E48">
          <w:t xml:space="preserve"> </w:t>
        </w:r>
      </w:ins>
      <w:ins w:id="117" w:author="Jonathan Wood" w:date="2020-08-12T19:57:00Z">
        <w:r w:rsidR="00E429FB">
          <w:t xml:space="preserve">involves </w:t>
        </w:r>
      </w:ins>
      <w:ins w:id="118" w:author="Jonathan Wood" w:date="2020-08-26T08:33:00Z">
        <w:r w:rsidR="00EE1E48">
          <w:t>primarily</w:t>
        </w:r>
      </w:ins>
      <w:ins w:id="119" w:author="Jonathan Wood" w:date="2020-08-12T19:57:00Z">
        <w:r w:rsidR="00434022">
          <w:t xml:space="preserve"> e</w:t>
        </w:r>
      </w:ins>
      <w:ins w:id="120" w:author="Jonathan Wood" w:date="2020-08-12T19:58:00Z">
        <w:r w:rsidR="00434022">
          <w:t xml:space="preserve">xplicit components without </w:t>
        </w:r>
      </w:ins>
      <w:ins w:id="121" w:author="Jonathan Wood" w:date="2020-08-27T11:35:00Z">
        <w:r w:rsidR="00A8261D">
          <w:t>contribution from</w:t>
        </w:r>
      </w:ins>
      <w:ins w:id="122" w:author="Jonathan Wood" w:date="2020-08-12T19:58:00Z">
        <w:r w:rsidR="00434022">
          <w:t xml:space="preserve"> </w:t>
        </w:r>
      </w:ins>
      <w:ins w:id="123" w:author="Jonathan Wood" w:date="2020-08-12T19:59:00Z">
        <w:r w:rsidR="00434022">
          <w:t>sensorimotor adaptation (French et al., 2018, Wood et al. 2020)</w:t>
        </w:r>
      </w:ins>
      <w:ins w:id="124" w:author="Jonathan Wood" w:date="2020-08-26T08:31:00Z">
        <w:r w:rsidR="00EE1E48">
          <w:t xml:space="preserve">. Therefore, </w:t>
        </w:r>
      </w:ins>
      <w:ins w:id="125" w:author="Jonathan Wood" w:date="2020-08-12T19:59:00Z">
        <w:r w:rsidR="00434022">
          <w:t>w</w:t>
        </w:r>
      </w:ins>
      <w:ins w:id="126" w:author="Jonathan Wood" w:date="2020-08-12T19:53:00Z">
        <w:r w:rsidR="00E429FB">
          <w:t xml:space="preserve">e </w:t>
        </w:r>
      </w:ins>
      <w:ins w:id="127" w:author="Jonathan Wood" w:date="2020-08-12T20:07:00Z">
        <w:r w:rsidR="00944D87">
          <w:t>replaced</w:t>
        </w:r>
      </w:ins>
      <w:ins w:id="128" w:author="Jonathan Wood" w:date="2020-08-12T19:53:00Z">
        <w:r w:rsidR="00E429FB">
          <w:t xml:space="preserve"> the </w:t>
        </w:r>
      </w:ins>
      <w:ins w:id="129" w:author="Jonathan Wood" w:date="2020-08-27T11:34:00Z">
        <w:r w:rsidR="00A8261D">
          <w:t>implicit adaptation</w:t>
        </w:r>
      </w:ins>
      <w:ins w:id="130" w:author="Jonathan Wood" w:date="2020-08-12T19:53:00Z">
        <w:r w:rsidR="00E429FB">
          <w:t xml:space="preserve"> process</w:t>
        </w:r>
      </w:ins>
      <w:ins w:id="131" w:author="Jonathan Wood" w:date="2020-08-12T19:59:00Z">
        <w:r w:rsidR="00434022">
          <w:t xml:space="preserve"> from the </w:t>
        </w:r>
        <w:proofErr w:type="spellStart"/>
        <w:r w:rsidR="00434022">
          <w:t>Diedrichsen</w:t>
        </w:r>
        <w:proofErr w:type="spellEnd"/>
        <w:r w:rsidR="00434022">
          <w:t xml:space="preserve"> model</w:t>
        </w:r>
      </w:ins>
      <w:ins w:id="132" w:author="Jonathan Wood" w:date="2020-08-12T19:55:00Z">
        <w:r w:rsidR="00E429FB">
          <w:t xml:space="preserve"> </w:t>
        </w:r>
      </w:ins>
      <w:ins w:id="133" w:author="Jonathan Wood" w:date="2020-08-12T20:07:00Z">
        <w:r w:rsidR="00944D87">
          <w:t>with</w:t>
        </w:r>
      </w:ins>
      <w:ins w:id="134" w:author="Jonathan Wood" w:date="2020-08-12T19:56:00Z">
        <w:r w:rsidR="00E429FB">
          <w:t xml:space="preserve"> a strategic process</w:t>
        </w:r>
      </w:ins>
      <w:ins w:id="135" w:author="Jonathan Wood" w:date="2020-08-26T08:31:00Z">
        <w:r w:rsidR="00EE1E48">
          <w:t xml:space="preserve"> which learns quickly</w:t>
        </w:r>
      </w:ins>
      <w:ins w:id="136" w:author="Jonathan Wood" w:date="2020-08-12T19:56:00Z">
        <w:r w:rsidR="00E429FB">
          <w:t>.</w:t>
        </w:r>
      </w:ins>
      <w:ins w:id="137" w:author="Jonathan Wood" w:date="2020-08-12T19:59:00Z">
        <w:r w:rsidR="00434022">
          <w:t xml:space="preserve"> </w:t>
        </w:r>
      </w:ins>
      <w:r w:rsidR="005F0D9C" w:rsidRPr="005B4CB5">
        <w:t>T</w:t>
      </w:r>
      <w:r w:rsidRPr="005B4CB5">
        <w:t xml:space="preserve">he </w:t>
      </w:r>
      <w:r w:rsidR="00324208" w:rsidRPr="005B4CB5">
        <w:t>second model</w:t>
      </w:r>
      <w:r w:rsidR="003B0DF4" w:rsidRPr="005B4CB5">
        <w:t xml:space="preserve"> </w:t>
      </w:r>
      <w:r w:rsidR="005F0D9C" w:rsidRPr="005B4CB5">
        <w:t>is referred to as</w:t>
      </w:r>
      <w:r w:rsidR="003B0DF4" w:rsidRPr="005B4CB5">
        <w:t xml:space="preserve"> the Adaptive Bayesian model </w:t>
      </w:r>
      <w:r w:rsidR="005F0D9C" w:rsidRPr="005B4CB5">
        <w:t xml:space="preserve">(Model 2) and was </w:t>
      </w:r>
      <w:r w:rsidR="00DE585D" w:rsidRPr="005B4CB5">
        <w:t>adopted</w:t>
      </w:r>
      <w:r w:rsidR="005F0D9C" w:rsidRPr="005B4CB5">
        <w:t xml:space="preserve"> from </w:t>
      </w:r>
      <w:r w:rsidR="00DE585D" w:rsidRPr="005B4CB5">
        <w:t xml:space="preserve">a reaching study of use-dependent learning </w:t>
      </w:r>
      <w:r w:rsidR="003B0DF4" w:rsidRPr="005B4CB5">
        <w:fldChar w:fldCharType="begin"/>
      </w:r>
      <w:r w:rsidR="005E1D22" w:rsidRPr="005B4CB5">
        <w:instrText xml:space="preserve"> ADDIN ZOTERO_ITEM CSL_CITATION {"citationID":"3S09bp83","properties":{"formattedCitation":"(Verstynen and Sabes, 2011)","plainCitation":"(Verstynen and Sabes, 2011)","dontUpdate":true,"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3B0DF4" w:rsidRPr="005B4CB5">
        <w:fldChar w:fldCharType="separate"/>
      </w:r>
      <w:r w:rsidR="003B0DF4" w:rsidRPr="005B4CB5">
        <w:t>(Verstynen and Sabes, 2011)</w:t>
      </w:r>
      <w:r w:rsidR="003B0DF4" w:rsidRPr="005B4CB5">
        <w:fldChar w:fldCharType="end"/>
      </w:r>
      <w:r w:rsidRPr="005B4CB5">
        <w:t>.</w:t>
      </w:r>
      <w:r w:rsidR="006F55AA">
        <w:t xml:space="preserve"> </w:t>
      </w:r>
    </w:p>
    <w:p w14:paraId="7FAE0F7F" w14:textId="53956F33" w:rsidR="005B646C" w:rsidRDefault="005B646C" w:rsidP="00407563">
      <w:pPr>
        <w:spacing w:line="480" w:lineRule="auto"/>
      </w:pPr>
    </w:p>
    <w:p w14:paraId="4B11AFBE" w14:textId="7C9B960A" w:rsidR="005B646C" w:rsidRPr="00403D28" w:rsidRDefault="005B646C" w:rsidP="00407563">
      <w:pPr>
        <w:spacing w:line="480" w:lineRule="auto"/>
        <w:rPr>
          <w:i/>
          <w:iCs/>
          <w:u w:val="single"/>
        </w:rPr>
      </w:pPr>
      <w:r>
        <w:rPr>
          <w:i/>
          <w:iCs/>
          <w:u w:val="single"/>
        </w:rPr>
        <w:t xml:space="preserve">Strategy Plus </w:t>
      </w:r>
      <w:r w:rsidR="003B0DF4">
        <w:rPr>
          <w:i/>
          <w:iCs/>
          <w:u w:val="single"/>
        </w:rPr>
        <w:t>Use-Dependent</w:t>
      </w:r>
      <w:r w:rsidRPr="00002520">
        <w:rPr>
          <w:i/>
          <w:iCs/>
          <w:u w:val="single"/>
        </w:rPr>
        <w:t xml:space="preserve"> model:</w:t>
      </w:r>
    </w:p>
    <w:p w14:paraId="008FE352" w14:textId="3BD90583" w:rsidR="005B646C" w:rsidRDefault="005B646C" w:rsidP="00407563">
      <w:pPr>
        <w:spacing w:line="480" w:lineRule="auto"/>
      </w:pPr>
      <w:r>
        <w:t xml:space="preserve">The Strategy plus </w:t>
      </w:r>
      <w:r w:rsidR="003B0DF4">
        <w:t>Use-Dependent</w:t>
      </w:r>
      <w:r>
        <w:t xml:space="preserve"> model conceptualizes overall motor output as the sum of two parallel processes: cognitive strategy and </w:t>
      </w:r>
      <w:r w:rsidR="003B0DF4">
        <w:t>use-dependent learning</w:t>
      </w:r>
      <w:r>
        <w:t xml:space="preserve">. </w:t>
      </w:r>
      <w:r w:rsidR="002F761F">
        <w:t xml:space="preserve">This model attempts to capture the previously reported phenomenon that </w:t>
      </w:r>
      <w:r>
        <w:t>participants are able to explicitly control SAI in response to visual feedback</w:t>
      </w:r>
      <w:r w:rsidR="003363A7">
        <w:t xml:space="preserve">, </w:t>
      </w:r>
      <w:r>
        <w:t>yet still demonstrate aftereffects</w:t>
      </w:r>
      <w:r w:rsidR="008E10A8">
        <w:t xml:space="preserve"> </w:t>
      </w:r>
      <w:r w:rsidR="008E10A8">
        <w:fldChar w:fldCharType="begin"/>
      </w:r>
      <w:r w:rsidR="0085029E">
        <w:instrText xml:space="preserve"> ADDIN ZOTERO_ITEM CSL_CITATION {"citationID":"WVfHnYrg","properties":{"formattedCitation":"(French et al., 2018; Long et al., 2016; Wood et al., 2020)","plainCitation":"(French et al., 2018; Long et al., 2016; Wood et al., 2020)","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8E10A8">
        <w:fldChar w:fldCharType="separate"/>
      </w:r>
      <w:r w:rsidR="0085029E" w:rsidRPr="0085029E">
        <w:t>(French et al., 2018; Long et al., 2016; Wood et al., 2020)</w:t>
      </w:r>
      <w:r w:rsidR="008E10A8">
        <w:fldChar w:fldCharType="end"/>
      </w:r>
      <w:r>
        <w:t xml:space="preserve">. </w:t>
      </w:r>
      <w:r w:rsidR="002F761F">
        <w:t xml:space="preserve">Strategic learning accounts for the voluntarily controlled component of SAI, while </w:t>
      </w:r>
      <w:r w:rsidR="003B0DF4">
        <w:t xml:space="preserve">use-dependent learning </w:t>
      </w:r>
      <w:r w:rsidR="002F761F">
        <w:t xml:space="preserve">is </w:t>
      </w:r>
      <w:r>
        <w:t>insensitive to explicit task goal</w:t>
      </w:r>
      <w:r w:rsidR="002F761F">
        <w:t>s</w:t>
      </w:r>
      <w:r>
        <w:t>, and is</w:t>
      </w:r>
      <w:r w:rsidR="002F761F">
        <w:t xml:space="preserve"> instead</w:t>
      </w:r>
      <w:r>
        <w:t xml:space="preserve"> an obligatory stride</w:t>
      </w:r>
      <w:r w:rsidR="00324208">
        <w:t>-</w:t>
      </w:r>
      <w:r>
        <w:t>by</w:t>
      </w:r>
      <w:r w:rsidR="00324208">
        <w:t>-</w:t>
      </w:r>
      <w:r>
        <w:t xml:space="preserve">stride biasing of motor output based </w:t>
      </w:r>
      <w:r w:rsidR="002F761F">
        <w:t xml:space="preserve">purely </w:t>
      </w:r>
      <w:r>
        <w:t xml:space="preserve">on recent actions </w:t>
      </w:r>
      <w:r>
        <w:fldChar w:fldCharType="begin"/>
      </w:r>
      <w:r w:rsidR="005E1D22">
        <w:instrText xml:space="preserve"> ADDIN ZOTERO_ITEM CSL_CITATION {"citationID":"gTDcQ468","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fldChar w:fldCharType="separate"/>
      </w:r>
      <w:r w:rsidRPr="00DD7D15">
        <w:t>(Diedrichsen et al., 2010)</w:t>
      </w:r>
      <w:r>
        <w:fldChar w:fldCharType="end"/>
      </w:r>
      <w:r>
        <w:t>. In the context of the current study, the motor output is SAI (</w:t>
      </w:r>
      <m:oMath>
        <m:r>
          <w:rPr>
            <w:rFonts w:ascii="Cambria Math" w:hAnsi="Cambria Math"/>
          </w:rPr>
          <m:t>x</m:t>
        </m:r>
      </m:oMath>
      <w:r>
        <w:t>)</w:t>
      </w:r>
      <w:r w:rsidR="003427A8">
        <w:t>:</w:t>
      </w:r>
      <w:r w:rsidR="00324208">
        <w:t xml:space="preserve"> </w:t>
      </w:r>
      <w:r>
        <w:t>the sum of the strategic process (</w:t>
      </w:r>
      <m:oMath>
        <m:r>
          <w:rPr>
            <w:rFonts w:ascii="Cambria Math" w:hAnsi="Cambria Math"/>
          </w:rPr>
          <m:t>s</m:t>
        </m:r>
      </m:oMath>
      <w:r>
        <w:t>) and the use-dependent process (</w:t>
      </w:r>
      <m:oMath>
        <m:r>
          <w:rPr>
            <w:rFonts w:ascii="Cambria Math" w:hAnsi="Cambria Math"/>
          </w:rPr>
          <m:t>w</m:t>
        </m:r>
      </m:oMath>
      <w:r>
        <w:t xml:space="preserve">) on each stride, </w:t>
      </w:r>
      <m:oMath>
        <m:r>
          <w:rPr>
            <w:rFonts w:ascii="Cambria Math" w:hAnsi="Cambria Math"/>
          </w:rPr>
          <m:t>n</m:t>
        </m:r>
      </m:oMath>
      <w:r>
        <w:t>:</w:t>
      </w:r>
    </w:p>
    <w:p w14:paraId="2B10655B" w14:textId="77777777" w:rsidR="005B646C" w:rsidRDefault="005B646C" w:rsidP="00407563">
      <w:pPr>
        <w:spacing w:line="480" w:lineRule="auto"/>
      </w:pPr>
    </w:p>
    <w:p w14:paraId="2F0D201D" w14:textId="73796267" w:rsidR="005B646C" w:rsidRPr="001579D6" w:rsidRDefault="008D4DF4" w:rsidP="00407563">
      <w:pPr>
        <w:spacing w:line="480" w:lineRule="auto"/>
      </w:pPr>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2</w:t>
      </w:r>
      <w:r w:rsidR="005B646C">
        <w:rPr>
          <w:rFonts w:eastAsiaTheme="minorEastAsia"/>
        </w:rPr>
        <w:t>)</w:t>
      </w:r>
    </w:p>
    <w:p w14:paraId="2595C587" w14:textId="77777777" w:rsidR="005B646C" w:rsidRDefault="005B646C" w:rsidP="00407563">
      <w:pPr>
        <w:spacing w:line="480" w:lineRule="auto"/>
      </w:pPr>
    </w:p>
    <w:p w14:paraId="7DC784B9" w14:textId="77777777" w:rsidR="005B646C" w:rsidRDefault="005B646C" w:rsidP="00407563">
      <w:pPr>
        <w:spacing w:line="480" w:lineRule="auto"/>
      </w:pPr>
      <w:r>
        <w:t>The strategic process corrects errors (</w:t>
      </w:r>
      <m:oMath>
        <m:r>
          <w:rPr>
            <w:rFonts w:ascii="Cambria Math" w:hAnsi="Cambria Math"/>
          </w:rPr>
          <m:t>e</m:t>
        </m:r>
      </m:oMath>
      <w:r>
        <w:t>) between the motor output (</w:t>
      </w:r>
      <m:oMath>
        <m:r>
          <w:rPr>
            <w:rFonts w:ascii="Cambria Math" w:hAnsi="Cambria Math"/>
          </w:rPr>
          <m:t>x</m:t>
        </m:r>
      </m:oMath>
      <w:r>
        <w:rPr>
          <w:rFonts w:eastAsiaTheme="minorEastAsia"/>
        </w:rPr>
        <w:t>)</w:t>
      </w:r>
      <w:r>
        <w:t xml:space="preserve"> and the target (</w:t>
      </w:r>
      <m:oMath>
        <m:r>
          <w:rPr>
            <w:rFonts w:ascii="Cambria Math" w:hAnsi="Cambria Math"/>
          </w:rPr>
          <m:t>t</m:t>
        </m:r>
      </m:oMath>
      <w:r>
        <w:t>):</w:t>
      </w:r>
    </w:p>
    <w:p w14:paraId="6A3BA9FF" w14:textId="77777777" w:rsidR="005B646C" w:rsidRDefault="005B646C" w:rsidP="00407563">
      <w:pPr>
        <w:spacing w:line="480" w:lineRule="auto"/>
      </w:pPr>
    </w:p>
    <w:p w14:paraId="58B657D5" w14:textId="66696F9C" w:rsidR="003427A8" w:rsidRPr="00D539FB" w:rsidRDefault="008D4DF4" w:rsidP="00407563">
      <w:pPr>
        <w:spacing w:line="480" w:lineRule="auto"/>
        <w:rPr>
          <w:rFonts w:eastAsiaTheme="minorEastAsia"/>
        </w:rPr>
      </w:pPr>
      <m:oMath>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3</w:t>
      </w:r>
      <w:r w:rsidR="005B646C">
        <w:rPr>
          <w:rFonts w:eastAsiaTheme="minorEastAsia"/>
        </w:rPr>
        <w:t>)</w:t>
      </w:r>
    </w:p>
    <w:p w14:paraId="45F48A94" w14:textId="4A56259C" w:rsidR="003427A8" w:rsidRDefault="008D4DF4" w:rsidP="00407563">
      <w:pPr>
        <w:spacing w:line="480" w:lineRule="auto"/>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C*</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  &amp;with VF</m:t>
                </m:r>
              </m:e>
              <m:e>
                <m:r>
                  <w:rPr>
                    <w:rFonts w:ascii="Cambria Math" w:hAnsi="Cambria Math"/>
                  </w:rPr>
                  <m:t xml:space="preserve">0,  without VF </m:t>
                </m:r>
              </m:e>
            </m:eqArr>
          </m:e>
        </m:d>
      </m:oMath>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t>(</w:t>
      </w:r>
      <w:r w:rsidR="00C50295">
        <w:rPr>
          <w:rFonts w:eastAsiaTheme="minorEastAsia"/>
        </w:rPr>
        <w:t>4</w:t>
      </w:r>
      <w:r w:rsidR="003427A8">
        <w:rPr>
          <w:rFonts w:eastAsiaTheme="minorEastAsia"/>
        </w:rPr>
        <w:t>)</w:t>
      </w:r>
    </w:p>
    <w:p w14:paraId="16A7898A"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A&lt;1,</m:t>
          </m:r>
        </m:oMath>
      </m:oMathPara>
    </w:p>
    <w:p w14:paraId="3454282F"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C&lt;1</m:t>
          </m:r>
        </m:oMath>
      </m:oMathPara>
    </w:p>
    <w:p w14:paraId="228AD73A" w14:textId="77777777" w:rsidR="005B646C" w:rsidRDefault="005B646C" w:rsidP="00407563">
      <w:pPr>
        <w:spacing w:line="480" w:lineRule="auto"/>
      </w:pPr>
    </w:p>
    <w:p w14:paraId="2B82013C" w14:textId="625DCE2C" w:rsidR="005B646C" w:rsidRDefault="008E10A8" w:rsidP="00407563">
      <w:pPr>
        <w:spacing w:line="480" w:lineRule="auto"/>
      </w:pPr>
      <w:del w:id="138" w:author="Jonathan Wood" w:date="2020-08-12T21:30:00Z">
        <w:r w:rsidDel="00F610AC">
          <w:delText>In this model</w:delText>
        </w:r>
        <w:r w:rsidR="005B646C" w:rsidDel="00F610AC">
          <w:delText>,</w:delText>
        </w:r>
      </w:del>
      <w:ins w:id="139" w:author="Jonathan Wood" w:date="2020-08-12T21:30:00Z">
        <w:r w:rsidR="00F610AC">
          <w:t xml:space="preserve">This model assumes that individuals </w:t>
        </w:r>
      </w:ins>
      <w:ins w:id="140" w:author="Jonathan Wood" w:date="2020-08-27T12:00:00Z">
        <w:r w:rsidR="001E0BF9">
          <w:t>remember</w:t>
        </w:r>
      </w:ins>
      <w:ins w:id="141" w:author="Jonathan Wood" w:date="2020-08-12T21:31:00Z">
        <w:r w:rsidR="00F610AC">
          <w:t xml:space="preserve"> </w:t>
        </w:r>
      </w:ins>
      <w:ins w:id="142" w:author="Jonathan Wood" w:date="2020-08-27T12:00:00Z">
        <w:r w:rsidR="001E0BF9">
          <w:t xml:space="preserve">some proportion </w:t>
        </w:r>
      </w:ins>
      <w:ins w:id="143" w:author="Jonathan Wood" w:date="2020-08-12T21:31:00Z">
        <w:r w:rsidR="00F610AC">
          <w:rPr>
            <w:rFonts w:eastAsiaTheme="minorEastAsia"/>
          </w:rPr>
          <w:t>(</w:t>
        </w:r>
      </w:ins>
      <m:oMath>
        <m:r>
          <w:ins w:id="144" w:author="Jonathan Wood" w:date="2020-08-12T21:31:00Z">
            <w:rPr>
              <w:rStyle w:val="PlaceholderText"/>
              <w:rFonts w:ascii="Cambria Math" w:hAnsi="Cambria Math"/>
              <w:color w:val="auto"/>
            </w:rPr>
            <m:t>A</m:t>
          </w:ins>
        </m:r>
      </m:oMath>
      <w:ins w:id="145" w:author="Jonathan Wood" w:date="2020-08-12T21:31:00Z">
        <w:r w:rsidR="00F610AC">
          <w:rPr>
            <w:rStyle w:val="PlaceholderText"/>
            <w:rFonts w:eastAsiaTheme="minorEastAsia"/>
            <w:color w:val="auto"/>
          </w:rPr>
          <w:t>)</w:t>
        </w:r>
        <w:r w:rsidR="00F610AC">
          <w:t xml:space="preserve"> </w:t>
        </w:r>
      </w:ins>
      <w:ins w:id="146" w:author="Jonathan Wood" w:date="2020-08-27T12:00:00Z">
        <w:r w:rsidR="001E0BF9" w:rsidRPr="001E0BF9">
          <w:rPr>
            <w:rFonts w:eastAsia="Times New Roman"/>
            <w:bCs/>
            <w:iCs/>
            <w:color w:val="000000"/>
            <w:shd w:val="clear" w:color="auto" w:fill="FFFFFF"/>
          </w:rPr>
          <w:t xml:space="preserve">of their explicit </w:t>
        </w:r>
        <w:del w:id="147" w:author="Hyosub Kim" w:date="2020-08-28T16:00:00Z">
          <w:r w:rsidR="001E0BF9" w:rsidRPr="001E0BF9" w:rsidDel="00152AE6">
            <w:rPr>
              <w:rFonts w:eastAsia="Times New Roman"/>
              <w:bCs/>
              <w:iCs/>
              <w:color w:val="000000"/>
              <w:shd w:val="clear" w:color="auto" w:fill="FFFFFF"/>
            </w:rPr>
            <w:delText>action selection</w:delText>
          </w:r>
        </w:del>
      </w:ins>
      <w:ins w:id="148" w:author="Hyosub Kim" w:date="2020-08-28T16:00:00Z">
        <w:r w:rsidR="00152AE6">
          <w:rPr>
            <w:rFonts w:eastAsia="Times New Roman"/>
            <w:bCs/>
            <w:iCs/>
            <w:color w:val="000000"/>
            <w:shd w:val="clear" w:color="auto" w:fill="FFFFFF"/>
          </w:rPr>
          <w:t>strategy</w:t>
        </w:r>
      </w:ins>
      <w:ins w:id="149" w:author="Jonathan Wood" w:date="2020-08-27T12:01:00Z">
        <w:r w:rsidR="001E0BF9">
          <w:rPr>
            <w:rFonts w:eastAsia="Times New Roman"/>
            <w:bCs/>
            <w:iCs/>
            <w:color w:val="000000"/>
            <w:shd w:val="clear" w:color="auto" w:fill="FFFFFF"/>
          </w:rPr>
          <w:t>. For example, when a participant aims for the target, they would remember the general area where they aimed previousl</w:t>
        </w:r>
      </w:ins>
      <w:ins w:id="150" w:author="Jonathan Wood" w:date="2020-08-27T12:02:00Z">
        <w:r w:rsidR="001E0BF9">
          <w:rPr>
            <w:rFonts w:eastAsia="Times New Roman"/>
            <w:bCs/>
            <w:iCs/>
            <w:color w:val="000000"/>
            <w:shd w:val="clear" w:color="auto" w:fill="FFFFFF"/>
          </w:rPr>
          <w:t>y.</w:t>
        </w:r>
      </w:ins>
      <w:del w:id="151" w:author="Jonathan Wood" w:date="2020-08-12T21:32:00Z">
        <w:r w:rsidR="005B646C" w:rsidDel="00722DC7">
          <w:delText xml:space="preserve"> </w:delText>
        </w:r>
      </w:del>
      <m:oMath>
        <m:r>
          <w:del w:id="152" w:author="Jonathan Wood" w:date="2020-08-12T21:31:00Z">
            <w:rPr>
              <w:rStyle w:val="PlaceholderText"/>
              <w:rFonts w:ascii="Cambria Math" w:hAnsi="Cambria Math"/>
              <w:color w:val="auto"/>
            </w:rPr>
            <m:t>A</m:t>
          </w:del>
        </m:r>
      </m:oMath>
      <w:del w:id="153" w:author="Jonathan Wood" w:date="2020-08-12T21:31:00Z">
        <w:r w:rsidR="00D00F31" w:rsidDel="00F610AC">
          <w:rPr>
            <w:rStyle w:val="PlaceholderText"/>
            <w:rFonts w:eastAsiaTheme="minorEastAsia"/>
            <w:color w:val="auto"/>
          </w:rPr>
          <w:delText xml:space="preserve"> </w:delText>
        </w:r>
      </w:del>
      <w:del w:id="154" w:author="Jonathan Wood" w:date="2020-08-12T21:32:00Z">
        <w:r w:rsidR="005B646C" w:rsidRPr="00D00F31" w:rsidDel="00722DC7">
          <w:delText xml:space="preserve">is </w:delText>
        </w:r>
        <w:r w:rsidR="005B646C" w:rsidDel="00722DC7">
          <w:delText xml:space="preserve">a </w:delText>
        </w:r>
        <w:r w:rsidDel="00722DC7">
          <w:delText>retention factor</w:delText>
        </w:r>
        <w:r w:rsidR="005B646C" w:rsidDel="00722DC7">
          <w:delText xml:space="preserve"> representing how much of the strategy</w:delText>
        </w:r>
      </w:del>
      <w:r w:rsidR="005B646C">
        <w:t xml:space="preserve"> (</w:t>
      </w:r>
      <m:oMath>
        <m:r>
          <w:rPr>
            <w:rFonts w:ascii="Cambria Math" w:hAnsi="Cambria Math"/>
          </w:rPr>
          <m:t>s</m:t>
        </m:r>
      </m:oMath>
      <w:r w:rsidR="005B646C">
        <w:t>)</w:t>
      </w:r>
      <w:del w:id="155" w:author="Jonathan Wood" w:date="2020-08-12T21:32:00Z">
        <w:r w:rsidR="005B646C" w:rsidDel="00722DC7">
          <w:delText xml:space="preserve"> is retained from one trial to the next,</w:delText>
        </w:r>
      </w:del>
      <w:r w:rsidR="005B646C">
        <w:t xml:space="preserve"> </w:t>
      </w:r>
      <w:del w:id="156" w:author="Jonathan Wood" w:date="2020-08-27T12:02:00Z">
        <w:r w:rsidR="005B646C" w:rsidDel="001E0BF9">
          <w:delText>and</w:delText>
        </w:r>
      </w:del>
      <w:ins w:id="157" w:author="Jonathan Wood" w:date="2020-08-27T12:02:00Z">
        <w:r w:rsidR="001E0BF9">
          <w:t xml:space="preserve">Participants also </w:t>
        </w:r>
      </w:ins>
      <w:ins w:id="158" w:author="Jonathan Wood" w:date="2020-08-12T21:33:00Z">
        <w:r w:rsidR="00722DC7">
          <w:t>correct</w:t>
        </w:r>
      </w:ins>
      <w:ins w:id="159" w:author="Jonathan Wood" w:date="2020-08-12T21:32:00Z">
        <w:r w:rsidR="00722DC7">
          <w:t xml:space="preserve"> a proportion (</w:t>
        </w:r>
      </w:ins>
      <w:del w:id="160" w:author="Jonathan Wood" w:date="2020-08-12T21:32:00Z">
        <w:r w:rsidR="005B646C" w:rsidDel="00722DC7">
          <w:delText xml:space="preserve"> </w:delText>
        </w:r>
      </w:del>
      <m:oMath>
        <m:r>
          <w:rPr>
            <w:rFonts w:ascii="Cambria Math" w:hAnsi="Cambria Math"/>
          </w:rPr>
          <m:t>C</m:t>
        </m:r>
      </m:oMath>
      <w:ins w:id="161" w:author="Jonathan Wood" w:date="2020-08-12T21:32:00Z">
        <w:r w:rsidR="00722DC7">
          <w:t>)</w:t>
        </w:r>
      </w:ins>
      <w:del w:id="162" w:author="Jonathan Wood" w:date="2020-08-12T21:32:00Z">
        <w:r w:rsidR="005B646C" w:rsidDel="00722DC7">
          <w:delText xml:space="preserve"> is the proportion </w:delText>
        </w:r>
      </w:del>
      <w:r w:rsidR="005B646C">
        <w:t xml:space="preserve">of the error </w:t>
      </w:r>
      <w:del w:id="163" w:author="Jonathan Wood" w:date="2020-08-12T21:33:00Z">
        <w:r w:rsidR="005B646C" w:rsidDel="00722DC7">
          <w:delText xml:space="preserve">that is corrected for </w:delText>
        </w:r>
      </w:del>
      <w:r w:rsidR="005B646C">
        <w:t xml:space="preserve">on each stride. As this is a strategic, or voluntary, process, we assume that </w:t>
      </w:r>
      <m:oMath>
        <m:r>
          <w:rPr>
            <w:rFonts w:ascii="Cambria Math" w:hAnsi="Cambria Math"/>
          </w:rPr>
          <m:t>s</m:t>
        </m:r>
      </m:oMath>
      <w:r w:rsidR="00D00F31">
        <w:rPr>
          <w:rFonts w:eastAsiaTheme="minorEastAsia"/>
        </w:rPr>
        <w:t xml:space="preserve"> </w:t>
      </w:r>
      <w:r w:rsidR="005B646C">
        <w:t>is equal to zero when the visual feedback (VF) is turned off and the participants are instructed to walk normally</w:t>
      </w:r>
      <w:r w:rsidR="002042D8">
        <w:t>.</w:t>
      </w:r>
    </w:p>
    <w:p w14:paraId="29696A1F" w14:textId="77777777" w:rsidR="005B646C" w:rsidRDefault="005B646C" w:rsidP="00407563">
      <w:pPr>
        <w:spacing w:line="480" w:lineRule="auto"/>
        <w:rPr>
          <w:i/>
          <w:iCs/>
          <w:u w:val="single"/>
        </w:rPr>
      </w:pPr>
    </w:p>
    <w:p w14:paraId="2E93BF42" w14:textId="60F33364" w:rsidR="00707D77" w:rsidRDefault="008E10A8" w:rsidP="00407563">
      <w:pPr>
        <w:spacing w:line="480" w:lineRule="auto"/>
      </w:pPr>
      <w:r>
        <w:t>Use-dependent learning (</w:t>
      </w:r>
      <m:oMath>
        <m:r>
          <w:rPr>
            <w:rFonts w:ascii="Cambria Math" w:hAnsi="Cambria Math"/>
          </w:rPr>
          <m:t>w</m:t>
        </m:r>
      </m:oMath>
      <w:r>
        <w:t>) occurs in parallel with strategy and</w:t>
      </w:r>
      <w:r w:rsidRPr="008E10A8">
        <w:t xml:space="preserve"> </w:t>
      </w:r>
      <w:r>
        <w:t>becomes biased towards the current motor output (</w:t>
      </w:r>
      <m:oMath>
        <m:r>
          <w:rPr>
            <w:rFonts w:ascii="Cambria Math" w:hAnsi="Cambria Math"/>
          </w:rPr>
          <m:t>x</m:t>
        </m:r>
      </m:oMath>
      <w:r>
        <w:t xml:space="preserve">). </w:t>
      </w:r>
      <m:oMath>
        <m:r>
          <w:rPr>
            <w:rFonts w:ascii="Cambria Math" w:hAnsi="Cambria Math"/>
          </w:rPr>
          <m:t>E</m:t>
        </m:r>
      </m:oMath>
      <w:r>
        <w:t xml:space="preserve"> represents the retention factor for use-dependent learning and </w:t>
      </w:r>
      <m:oMath>
        <m:r>
          <w:rPr>
            <w:rFonts w:ascii="Cambria Math" w:hAnsi="Cambria Math"/>
          </w:rPr>
          <m:t>F</m:t>
        </m:r>
      </m:oMath>
      <w:r>
        <w:t xml:space="preserve"> is the use-dependent learning rate. </w:t>
      </w:r>
      <w:ins w:id="164" w:author="Jonathan Wood" w:date="2020-08-10T10:07:00Z">
        <w:r w:rsidR="00B7625D">
          <w:t xml:space="preserve">Here, </w:t>
        </w:r>
      </w:ins>
      <w:del w:id="165" w:author="Jonathan Wood" w:date="2020-08-10T10:07:00Z">
        <w:r w:rsidDel="00B7625D">
          <w:delText xml:space="preserve">Note that </w:delText>
        </w:r>
      </w:del>
      <w:r>
        <w:t>the update is a function of the motor output</w:t>
      </w:r>
      <w:ins w:id="166" w:author="Jonathan Wood" w:date="2020-08-10T10:08:00Z">
        <w:r w:rsidR="00B7625D">
          <w:t xml:space="preserve"> which</w:t>
        </w:r>
      </w:ins>
      <w:ins w:id="167" w:author="Hyosub Kim" w:date="2020-08-28T16:02:00Z">
        <w:r w:rsidR="00152AE6">
          <w:t>, in this experiment,</w:t>
        </w:r>
      </w:ins>
      <w:ins w:id="168" w:author="Jonathan Wood" w:date="2020-08-10T10:08:00Z">
        <w:r w:rsidR="00B7625D">
          <w:t xml:space="preserve"> changes based on the error signal</w:t>
        </w:r>
      </w:ins>
      <w:ins w:id="169" w:author="Hyosub Kim" w:date="2020-08-28T16:04:00Z">
        <w:r w:rsidR="00152AE6">
          <w:t>, due to strategic learning</w:t>
        </w:r>
      </w:ins>
      <w:ins w:id="170" w:author="Jonathan Wood" w:date="2020-08-10T10:08:00Z">
        <w:r w:rsidR="00B7625D">
          <w:t xml:space="preserve"> </w:t>
        </w:r>
      </w:ins>
      <w:ins w:id="171" w:author="Jonathan Wood" w:date="2020-08-12T20:13:00Z">
        <w:r w:rsidR="005618E6">
          <w:t>(</w:t>
        </w:r>
      </w:ins>
      <w:ins w:id="172" w:author="Jonathan Wood" w:date="2020-08-10T10:08:00Z">
        <w:r w:rsidR="00B7625D">
          <w:t>equation 3</w:t>
        </w:r>
      </w:ins>
      <w:ins w:id="173" w:author="Jonathan Wood" w:date="2020-08-12T20:13:00Z">
        <w:r w:rsidR="005618E6">
          <w:t>)</w:t>
        </w:r>
      </w:ins>
      <w:ins w:id="174" w:author="Hyosub Kim" w:date="2020-08-28T16:04:00Z">
        <w:r w:rsidR="00152AE6">
          <w:t>, and the slowly evolving use-dependent bias</w:t>
        </w:r>
      </w:ins>
      <w:ins w:id="175" w:author="Hyosub Kim" w:date="2020-08-28T16:02:00Z">
        <w:r w:rsidR="00152AE6">
          <w:t>.</w:t>
        </w:r>
      </w:ins>
      <w:ins w:id="176" w:author="Jonathan Wood" w:date="2020-08-11T08:55:00Z">
        <w:del w:id="177" w:author="Hyosub Kim" w:date="2020-08-28T16:02:00Z">
          <w:r w:rsidR="00CC31DB" w:rsidDel="00152AE6">
            <w:delText>:</w:delText>
          </w:r>
        </w:del>
      </w:ins>
      <w:del w:id="178" w:author="Jonathan Wood" w:date="2020-08-10T10:08:00Z">
        <w:r w:rsidDel="00B7625D">
          <w:delText>,</w:delText>
        </w:r>
      </w:del>
      <w:r>
        <w:t xml:space="preserve"> </w:t>
      </w:r>
      <w:del w:id="179" w:author="Jonathan Wood" w:date="2020-08-10T09:54:00Z">
        <w:r w:rsidR="00707D77" w:rsidDel="00D15B84">
          <w:delText>as opposed to</w:delText>
        </w:r>
        <w:r w:rsidDel="00D15B84">
          <w:delText xml:space="preserve"> an error signal</w:delText>
        </w:r>
      </w:del>
      <w:del w:id="180" w:author="Jonathan Wood" w:date="2020-08-10T10:08:00Z">
        <w:r w:rsidR="006116E1" w:rsidDel="00B7625D">
          <w:delText>:</w:delText>
        </w:r>
      </w:del>
    </w:p>
    <w:p w14:paraId="745DAA5C" w14:textId="77777777" w:rsidR="005B646C" w:rsidRDefault="005B646C" w:rsidP="00407563">
      <w:pPr>
        <w:spacing w:line="480" w:lineRule="auto"/>
      </w:pPr>
    </w:p>
    <w:p w14:paraId="387CA41E" w14:textId="5C9F6409" w:rsidR="00507F44" w:rsidRPr="00D539FB" w:rsidRDefault="008D4DF4" w:rsidP="00407563">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E*</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5</w:t>
      </w:r>
      <w:r w:rsidR="005B646C">
        <w:rPr>
          <w:rFonts w:eastAsiaTheme="minorEastAsia"/>
        </w:rPr>
        <w:t>)</w:t>
      </w:r>
    </w:p>
    <w:p w14:paraId="3E328599" w14:textId="77777777" w:rsidR="003427A8" w:rsidRDefault="005B646C" w:rsidP="00407563">
      <w:pPr>
        <w:spacing w:line="480" w:lineRule="auto"/>
        <w:rPr>
          <w:rFonts w:eastAsiaTheme="minorEastAsia"/>
        </w:rPr>
      </w:pPr>
      <m:oMath>
        <m:r>
          <w:rPr>
            <w:rFonts w:ascii="Cambria Math" w:eastAsiaTheme="minorEastAsia" w:hAnsi="Cambria Math"/>
          </w:rPr>
          <m:t>0</m:t>
        </m:r>
        <m:r>
          <w:rPr>
            <w:rFonts w:ascii="Cambria Math" w:hAnsi="Cambria Math"/>
          </w:rPr>
          <m:t>&lt;E&lt;1</m:t>
        </m:r>
      </m:oMath>
      <w:r w:rsidR="008E10A8">
        <w:rPr>
          <w:rFonts w:eastAsiaTheme="minorEastAsia"/>
        </w:rPr>
        <w:t>,</w:t>
      </w:r>
    </w:p>
    <w:p w14:paraId="7C61D753" w14:textId="5DDE8F76" w:rsidR="005B646C" w:rsidRPr="00D12592" w:rsidRDefault="005B646C"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F&lt;C</m:t>
          </m:r>
        </m:oMath>
      </m:oMathPara>
    </w:p>
    <w:p w14:paraId="508E880F" w14:textId="77777777" w:rsidR="005B646C" w:rsidRDefault="005B646C" w:rsidP="00407563">
      <w:pPr>
        <w:spacing w:line="480" w:lineRule="auto"/>
      </w:pPr>
    </w:p>
    <w:p w14:paraId="26D7DF4E" w14:textId="29934D89" w:rsidR="005B646C" w:rsidRDefault="003665D7" w:rsidP="00407563">
      <w:pPr>
        <w:spacing w:line="480" w:lineRule="auto"/>
      </w:pPr>
      <w:ins w:id="181" w:author="Jonathan Wood" w:date="2020-08-12T20:20:00Z">
        <w:r>
          <w:t>Strategic learni</w:t>
        </w:r>
      </w:ins>
      <w:ins w:id="182" w:author="Jonathan Wood" w:date="2020-08-12T20:21:00Z">
        <w:r>
          <w:t>ng</w:t>
        </w:r>
      </w:ins>
      <w:ins w:id="183" w:author="Hyosub Kim" w:date="2020-08-28T16:19:00Z">
        <w:r w:rsidR="00770AD0">
          <w:t xml:space="preserve"> rates</w:t>
        </w:r>
      </w:ins>
      <w:ins w:id="184" w:author="Jonathan Wood" w:date="2020-08-12T20:21:00Z">
        <w:r>
          <w:t xml:space="preserve"> in humans </w:t>
        </w:r>
        <w:del w:id="185" w:author="Hyosub Kim" w:date="2020-08-28T16:20:00Z">
          <w:r w:rsidDel="00770AD0">
            <w:delText>is</w:delText>
          </w:r>
        </w:del>
      </w:ins>
      <w:ins w:id="186" w:author="Hyosub Kim" w:date="2020-08-28T16:20:00Z">
        <w:r w:rsidR="00770AD0">
          <w:t>are</w:t>
        </w:r>
      </w:ins>
      <w:ins w:id="187" w:author="Jonathan Wood" w:date="2020-08-12T20:21:00Z">
        <w:r>
          <w:t xml:space="preserve"> highly flexible</w:t>
        </w:r>
      </w:ins>
      <w:ins w:id="188" w:author="Jonathan Wood" w:date="2020-08-27T12:09:00Z">
        <w:r w:rsidR="00D31135">
          <w:t xml:space="preserve"> </w:t>
        </w:r>
        <w:del w:id="189" w:author="Hyosub Kim" w:date="2020-08-28T16:19:00Z">
          <w:r w:rsidR="00D31135" w:rsidDel="00770AD0">
            <w:delText xml:space="preserve">resulting in </w:delText>
          </w:r>
        </w:del>
      </w:ins>
      <w:ins w:id="190" w:author="Jonathan Wood" w:date="2020-08-27T12:10:00Z">
        <w:del w:id="191" w:author="Hyosub Kim" w:date="2020-08-28T16:19:00Z">
          <w:r w:rsidR="00D31135" w:rsidDel="00770AD0">
            <w:delText>high learning rates</w:delText>
          </w:r>
        </w:del>
      </w:ins>
      <w:ins w:id="192" w:author="Hyosub Kim" w:date="2020-08-28T16:19:00Z">
        <w:r w:rsidR="00770AD0">
          <w:t>and, under certain conditions, rapid</w:t>
        </w:r>
      </w:ins>
      <w:ins w:id="193" w:author="Jonathan Wood" w:date="2020-08-12T20:21:00Z">
        <w:r>
          <w:t xml:space="preserve"> </w:t>
        </w:r>
      </w:ins>
      <w:r>
        <w:fldChar w:fldCharType="begin"/>
      </w:r>
      <w:r w:rsidR="00D31135">
        <w:instrText xml:space="preserve"> ADDIN ZOTERO_ITEM CSL_CITATION {"citationID":"uLLXRSHf","properties":{"formattedCitation":"(Bond and Taylor, 2015; Taylor and Ivry, 2011)","plainCitation":"(Bond and Taylor, 2015; Taylor and Ivry, 2011)","noteIndex":0},"citationItems":[{"id":1351,"uris":["http://zotero.org/users/5226272/items/KWB3RC3X"],"uri":["http://zotero.org/users/5226272/items/KWB3RC3X"],"itemData":{"id":1351,"type":"article-journal","abstract":"There is mounting evidence for the idea that performance in a visuomotor rotation task can be supported by both implicit and explicit forms of learning. The implicit component of learning has been well characterized in previous experiments and is thought to arise from the adaptation of an internal model driven by sensorimotor prediction errors. However, the role of explicit learning is less clear, and previous investigations aimed at characterizing the explicit component have relied on indirect measures such as dual-task manipulations, posttests, and descriptive computational models. To address this problem, we developed a new method for directly assaying explicit learning by having participants verbally report their intended aiming direction on each trial. While our previous research employing this method has demonstrated the possibility of measuring explicit learning over the course of training, it was only tested over a limited scope of manipulations common to visuomotor rotation tasks. In the present study, we sought to better characterize explicit and implicit learning over a wider range of task conditions. We tested how explicit and implicit learning change as a function of the specific visual landmarks used to probe explicit learning, the number of training targets, and the size of the rotation. We found that explicit learning was remarkably flexible, responding appropriately to task demands. In contrast, implicit learning was strikingly rigid, with each task condition producing a similar degree of implicit learning. These results suggest that explicit learning is a fundamental component of motor learning and has been overlooked or conflated in previous visuomotor tasks.","container-title":"Journal of Neurophysiology","DOI":"10.1152/jn.00009.2015","ISSN":"0022-3077","issue":"10","journalAbbreviation":"J Neurophysiol","page":"3836-3849","source":"physiology.org (Atypon)","title":"Flexible explicit but rigid implicit learning in a visuomotor adaptation task","volume":"113","author":[{"family":"Bond","given":"Krista M."},{"family":"Taylor","given":"Jordan A."}],"issued":{"date-parts":[["2015",4,8]]}}},{"id":1341,"uris":["http://zotero.org/users/5226272/items/GP7RC8XT"],"uri":["http://zotero.org/users/5226272/items/GP7RC8XT"],"itemData":{"id":1341,"type":"article-journal","abstract":"Visuomotor rotation tasks have proven to be a powerful tool to study adaptation of the motor system. While adaptation in such tasks is seemingly automatic and incremental, participants may gain knowledge of the perturbation and invoke a compensatory strategy. When provided with an explicit strategy to counteract a rotation, participants are initially very accurate, even without on-line feedback. Surprisingly, with further testing, the angle of their reaching movements drifts in the direction of the strategy, producing an increase in endpoint errors. This drift is attributed to the gradual adaptation of an internal model that operates independently from the strategy, even at the cost of task accuracy. Here we identify constraints that influence this process, allowing us to explore models of the interaction between strategic and implicit changes during visuomotor adaptation. When the adaptation phase was extended, participants eventually modified their strategy to offset the rise in endpoint errors. Moreover, when we removed visual markers that provided external landmarks to support a strategy, the degree of drift was sharply attenuated. These effects are accounted for by a setpoint state-space model in which a strategy is flexibly adjusted to offset performance errors arising from the implicit adaptation of an internal model. More generally, these results suggest that strategic processes may operate in many studies of visuomotor adaptation, with participants arriving at a synergy between a strategic plan and the effects of sensorimotor adaptation.","container-title":"PLoS Computational Biology","DOI":"10.1371/journal.pcbi.1001096","ISSN":"1553-7358","issue":"3","journalAbbreviation":"PLoS Comput Biol","language":"en","source":"DOI.org (Crossref)","title":"Flexible cognitive strategies during motor learning","URL":"http://dx.plos.org/10.1371/journal.pcbi.1001096","volume":"7","author":[{"family":"Taylor","given":"Jordan A."},{"family":"Ivry","given":"Richard B."}],"editor":[{"family":"Diedrichsen","given":"Jörn"}],"accessed":{"date-parts":[["2020",1,20]]},"issued":{"date-parts":[["2011",3,3]]}}}],"schema":"https://github.com/citation-style-language/schema/raw/master/csl-citation.json"} </w:instrText>
      </w:r>
      <w:r>
        <w:fldChar w:fldCharType="separate"/>
      </w:r>
      <w:r w:rsidR="00D31135" w:rsidRPr="00D31135">
        <w:t>(</w:t>
      </w:r>
      <w:ins w:id="194" w:author="Hyosub Kim" w:date="2020-08-28T16:17:00Z">
        <w:r w:rsidR="00770AD0">
          <w:t xml:space="preserve">&gt; 0.7 in </w:t>
        </w:r>
        <w:r w:rsidR="00770AD0" w:rsidRPr="00D31135">
          <w:t>Taylor and Ivry, 2011</w:t>
        </w:r>
        <w:r w:rsidR="00770AD0">
          <w:t xml:space="preserve">; </w:t>
        </w:r>
      </w:ins>
      <w:r w:rsidR="00D31135" w:rsidRPr="00D31135">
        <w:t>Bond and Taylor, 2015;</w:t>
      </w:r>
      <w:del w:id="195" w:author="Hyosub Kim" w:date="2020-08-28T16:17:00Z">
        <w:r w:rsidR="00D31135" w:rsidRPr="00D31135" w:rsidDel="00770AD0">
          <w:delText xml:space="preserve"> Taylor and Ivry, 2011</w:delText>
        </w:r>
      </w:del>
      <w:r w:rsidR="00D31135" w:rsidRPr="00D31135">
        <w:t>)</w:t>
      </w:r>
      <w:r>
        <w:fldChar w:fldCharType="end"/>
      </w:r>
      <w:r w:rsidR="00D31135">
        <w:t>.</w:t>
      </w:r>
      <w:ins w:id="196" w:author="Jonathan Wood" w:date="2020-08-27T12:11:00Z">
        <w:r w:rsidR="00D31135">
          <w:t xml:space="preserve"> Y</w:t>
        </w:r>
      </w:ins>
      <w:ins w:id="197" w:author="Jonathan Wood" w:date="2020-08-12T20:21:00Z">
        <w:r>
          <w:t>et the use-</w:t>
        </w:r>
      </w:ins>
      <w:ins w:id="198" w:author="Jonathan Wood" w:date="2020-08-12T20:22:00Z">
        <w:r>
          <w:t>dependent process learns slowly</w:t>
        </w:r>
      </w:ins>
      <w:ins w:id="199" w:author="Jonathan Wood" w:date="2020-08-12T20:23:00Z">
        <w:r>
          <w:t xml:space="preserve"> (</w:t>
        </w:r>
      </w:ins>
      <m:oMath>
        <m:r>
          <w:ins w:id="200" w:author="Jonathan Wood" w:date="2020-08-26T10:06:00Z">
            <w:del w:id="201" w:author="Hyosub Kim" w:date="2020-08-28T16:18:00Z">
              <w:rPr>
                <w:rFonts w:ascii="Cambria Math" w:hAnsi="Cambria Math"/>
              </w:rPr>
              <m:t>F</m:t>
            </w:del>
          </w:ins>
        </m:r>
      </m:oMath>
      <w:ins w:id="202" w:author="Jonathan Wood" w:date="2020-08-12T20:23:00Z">
        <w:del w:id="203" w:author="Hyosub Kim" w:date="2020-08-28T16:18:00Z">
          <w:r w:rsidDel="00770AD0">
            <w:delText xml:space="preserve"> = </w:delText>
          </w:r>
        </w:del>
      </w:ins>
      <w:ins w:id="204" w:author="Hyosub Kim" w:date="2020-08-28T16:18:00Z">
        <w:r w:rsidR="00770AD0">
          <w:t xml:space="preserve">average learning rate of </w:t>
        </w:r>
      </w:ins>
      <w:ins w:id="205" w:author="Jonathan Wood" w:date="2020-08-12T20:23:00Z">
        <w:r>
          <w:t xml:space="preserve">0.038 in </w:t>
        </w:r>
      </w:ins>
      <w:del w:id="206" w:author="Jonathan Wood" w:date="2020-08-12T20:22:00Z">
        <w:r w:rsidR="00D061A8" w:rsidDel="003665D7">
          <w:delText>W</w:delText>
        </w:r>
        <w:r w:rsidR="005B646C" w:rsidDel="003665D7">
          <w:delText xml:space="preserve">e assume the use-dependent process learns </w:delText>
        </w:r>
        <w:r w:rsidR="00D061A8" w:rsidDel="003665D7">
          <w:delText>much</w:delText>
        </w:r>
        <w:r w:rsidR="005B646C" w:rsidDel="003665D7">
          <w:delText xml:space="preserve"> slow</w:delText>
        </w:r>
        <w:r w:rsidR="00D061A8" w:rsidDel="003665D7">
          <w:delText>er</w:delText>
        </w:r>
        <w:r w:rsidR="005B646C" w:rsidDel="003665D7">
          <w:delText xml:space="preserve"> than a strategic process </w:delText>
        </w:r>
      </w:del>
      <w:r w:rsidR="0017005F">
        <w:fldChar w:fldCharType="begin"/>
      </w:r>
      <w:r w:rsidR="00D369DD">
        <w:instrText xml:space="preserve"> ADDIN ZOTERO_ITEM CSL_CITATION {"citationID":"KVJhlOdP","properties":{"formattedCitation":"(Diedrichsen et al., 2010)","plainCitation":"(Diedrichsen et al., 2010)","dontUpdate":true,"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17005F">
        <w:fldChar w:fldCharType="separate"/>
      </w:r>
      <w:del w:id="207" w:author="Jonathan Wood" w:date="2020-08-12T20:23:00Z">
        <w:r w:rsidR="0017005F" w:rsidRPr="0017005F" w:rsidDel="003665D7">
          <w:delText>(</w:delText>
        </w:r>
      </w:del>
      <w:r w:rsidR="0017005F" w:rsidRPr="0017005F">
        <w:t>Diedrichsen et al., 2010)</w:t>
      </w:r>
      <w:r w:rsidR="0017005F">
        <w:fldChar w:fldCharType="end"/>
      </w:r>
      <w:ins w:id="208" w:author="Jonathan Wood" w:date="2020-08-12T20:23:00Z">
        <w:r>
          <w:t>.</w:t>
        </w:r>
      </w:ins>
      <w:r w:rsidR="000322D0">
        <w:t xml:space="preserve"> </w:t>
      </w:r>
      <w:del w:id="209" w:author="Jonathan Wood" w:date="2020-08-12T20:24:00Z">
        <w:r w:rsidR="00D061A8" w:rsidDel="003665D7">
          <w:delText xml:space="preserve">and </w:delText>
        </w:r>
      </w:del>
      <w:ins w:id="210" w:author="Jonathan Wood" w:date="2020-08-12T20:24:00Z">
        <w:r>
          <w:t xml:space="preserve">Therefore, we </w:t>
        </w:r>
      </w:ins>
      <w:ins w:id="211" w:author="Jonathan Wood" w:date="2020-08-26T14:10:00Z">
        <w:r w:rsidR="00C274B7">
          <w:t xml:space="preserve">constrain </w:t>
        </w:r>
      </w:ins>
      <w:ins w:id="212" w:author="Jonathan Wood" w:date="2020-08-12T20:24:00Z">
        <w:r>
          <w:t xml:space="preserve">the strategic learning rate, </w:t>
        </w:r>
      </w:ins>
      <m:oMath>
        <m:r>
          <w:ins w:id="213" w:author="Jonathan Wood" w:date="2020-08-26T10:06:00Z">
            <w:rPr>
              <w:rFonts w:ascii="Cambria Math" w:hAnsi="Cambria Math"/>
            </w:rPr>
            <m:t>C</m:t>
          </w:ins>
        </m:r>
      </m:oMath>
      <w:ins w:id="214" w:author="Jonathan Wood" w:date="2020-08-12T20:24:00Z">
        <w:r>
          <w:t xml:space="preserve">, </w:t>
        </w:r>
      </w:ins>
      <w:ins w:id="215" w:author="Jonathan Wood" w:date="2020-08-26T14:10:00Z">
        <w:r w:rsidR="00C274B7">
          <w:t>to be</w:t>
        </w:r>
      </w:ins>
      <w:ins w:id="216" w:author="Jonathan Wood" w:date="2020-08-12T20:24:00Z">
        <w:r>
          <w:t xml:space="preserve"> at least 5x faster than the use-dependent learning rate</w:t>
        </w:r>
      </w:ins>
      <w:ins w:id="217" w:author="Jonathan Wood" w:date="2020-08-12T20:25:00Z">
        <w:r>
          <w:t xml:space="preserve">, </w:t>
        </w:r>
      </w:ins>
      <m:oMath>
        <m:r>
          <w:ins w:id="218" w:author="Jonathan Wood" w:date="2020-08-26T10:05:00Z">
            <w:rPr>
              <w:rFonts w:ascii="Cambria Math" w:hAnsi="Cambria Math"/>
            </w:rPr>
            <m:t>F</m:t>
          </w:ins>
        </m:r>
      </m:oMath>
      <w:ins w:id="219" w:author="Jonathan Wood" w:date="2020-08-12T20:25:00Z">
        <w:r>
          <w:t>.</w:t>
        </w:r>
      </w:ins>
      <w:ins w:id="220" w:author="Jonathan Wood" w:date="2020-08-12T20:24:00Z">
        <w:r>
          <w:t xml:space="preserve"> </w:t>
        </w:r>
      </w:ins>
      <w:del w:id="221" w:author="Jonathan Wood" w:date="2020-08-12T20:25:00Z">
        <w:r w:rsidR="00D061A8" w:rsidDel="003665D7">
          <w:delText xml:space="preserve">thus constrain </w:delText>
        </w:r>
      </w:del>
      <m:oMath>
        <m:r>
          <w:del w:id="222" w:author="Jonathan Wood" w:date="2020-08-12T20:25:00Z">
            <w:rPr>
              <w:rFonts w:ascii="Cambria Math" w:hAnsi="Cambria Math"/>
            </w:rPr>
            <m:t>F</m:t>
          </w:del>
        </m:r>
      </m:oMath>
      <w:del w:id="223" w:author="Jonathan Wood" w:date="2020-08-12T20:25:00Z">
        <w:r w:rsidR="005B646C" w:rsidDel="003665D7">
          <w:rPr>
            <w:rFonts w:eastAsiaTheme="minorEastAsia"/>
          </w:rPr>
          <w:delText xml:space="preserve"> to be</w:delText>
        </w:r>
        <w:r w:rsidR="00D061A8" w:rsidDel="003665D7">
          <w:rPr>
            <w:rFonts w:eastAsiaTheme="minorEastAsia"/>
          </w:rPr>
          <w:delText xml:space="preserve"> at least</w:delText>
        </w:r>
        <w:r w:rsidR="005B646C" w:rsidDel="003665D7">
          <w:rPr>
            <w:rFonts w:eastAsiaTheme="minorEastAsia"/>
          </w:rPr>
          <w:delText xml:space="preserve"> 5</w:delText>
        </w:r>
        <w:r w:rsidR="00D061A8" w:rsidDel="003665D7">
          <w:rPr>
            <w:rFonts w:eastAsiaTheme="minorEastAsia"/>
          </w:rPr>
          <w:delText xml:space="preserve"> times</w:delText>
        </w:r>
        <w:r w:rsidR="005B646C" w:rsidDel="003665D7">
          <w:rPr>
            <w:rFonts w:eastAsiaTheme="minorEastAsia"/>
          </w:rPr>
          <w:delText xml:space="preserve"> less than </w:delText>
        </w:r>
      </w:del>
      <m:oMath>
        <m:r>
          <w:del w:id="224" w:author="Jonathan Wood" w:date="2020-08-12T20:25:00Z">
            <w:rPr>
              <w:rFonts w:ascii="Cambria Math" w:hAnsi="Cambria Math"/>
            </w:rPr>
            <m:t>C</m:t>
          </w:del>
        </m:r>
      </m:oMath>
      <w:del w:id="225" w:author="Jonathan Wood" w:date="2020-08-12T20:25:00Z">
        <w:r w:rsidR="005B646C" w:rsidDel="003665D7">
          <w:rPr>
            <w:rFonts w:eastAsiaTheme="minorEastAsia"/>
          </w:rPr>
          <w:delText>.</w:delText>
        </w:r>
        <w:r w:rsidR="008E10A8" w:rsidRPr="008E10A8" w:rsidDel="003665D7">
          <w:delText xml:space="preserve"> </w:delText>
        </w:r>
      </w:del>
      <w:ins w:id="226" w:author="Jonathan Wood" w:date="2020-08-26T09:53:00Z">
        <w:r w:rsidR="00107F56">
          <w:t>This model</w:t>
        </w:r>
      </w:ins>
      <w:ins w:id="227" w:author="Jonathan Wood" w:date="2020-08-26T09:52:00Z">
        <w:r w:rsidR="00107F56">
          <w:t xml:space="preserve"> </w:t>
        </w:r>
      </w:ins>
      <w:ins w:id="228" w:author="Jonathan Wood" w:date="2020-08-26T14:10:00Z">
        <w:r w:rsidR="00C274B7">
          <w:t xml:space="preserve">also </w:t>
        </w:r>
      </w:ins>
      <w:ins w:id="229" w:author="Jonathan Wood" w:date="2020-08-26T09:52:00Z">
        <w:r w:rsidR="00107F56">
          <w:t>assume</w:t>
        </w:r>
      </w:ins>
      <w:ins w:id="230" w:author="Jonathan Wood" w:date="2020-08-26T09:53:00Z">
        <w:r w:rsidR="00107F56">
          <w:t>s</w:t>
        </w:r>
      </w:ins>
      <w:ins w:id="231" w:author="Jonathan Wood" w:date="2020-08-26T09:52:00Z">
        <w:r w:rsidR="00107F56">
          <w:t xml:space="preserve"> that this learning rate </w:t>
        </w:r>
      </w:ins>
      <m:oMath>
        <m:r>
          <w:ins w:id="232" w:author="Jonathan Wood" w:date="2020-08-26T10:05:00Z">
            <w:rPr>
              <w:rFonts w:ascii="Cambria Math" w:hAnsi="Cambria Math"/>
            </w:rPr>
            <m:t>F</m:t>
          </w:ins>
        </m:r>
      </m:oMath>
      <w:ins w:id="233" w:author="Jonathan Wood" w:date="2020-08-26T09:53:00Z">
        <w:r w:rsidR="00107F56">
          <w:t xml:space="preserve"> is fixed and thus,</w:t>
        </w:r>
      </w:ins>
      <w:ins w:id="234" w:author="Jonathan Wood" w:date="2020-08-26T09:52:00Z">
        <w:r w:rsidR="00107F56">
          <w:t xml:space="preserve"> is not sensitive to the consistency of</w:t>
        </w:r>
      </w:ins>
      <w:ins w:id="235" w:author="Jonathan Wood" w:date="2020-08-26T09:53:00Z">
        <w:r w:rsidR="00107F56">
          <w:t xml:space="preserve"> motor output</w:t>
        </w:r>
      </w:ins>
      <w:ins w:id="236" w:author="Jonathan Wood" w:date="2020-08-26T10:06:00Z">
        <w:r w:rsidR="0098525F">
          <w:t xml:space="preserve"> </w:t>
        </w:r>
      </w:ins>
      <w:ins w:id="237" w:author="Jonathan Wood" w:date="2020-08-26T10:07:00Z">
        <w:del w:id="238" w:author="Hyosub Kim" w:date="2020-08-28T16:08:00Z">
          <w:r w:rsidR="0098525F" w:rsidDel="0005313B">
            <w:delText xml:space="preserve">as in </w:delText>
          </w:r>
        </w:del>
      </w:ins>
      <w:ins w:id="239" w:author="Hyosub Kim" w:date="2020-08-28T16:08:00Z">
        <w:r w:rsidR="0005313B">
          <w:t>(</w:t>
        </w:r>
      </w:ins>
      <w:proofErr w:type="spellStart"/>
      <w:ins w:id="240" w:author="Jonathan Wood" w:date="2020-08-26T10:07:00Z">
        <w:r w:rsidR="0098525F">
          <w:t>Diedrichsen</w:t>
        </w:r>
        <w:proofErr w:type="spellEnd"/>
        <w:r w:rsidR="0098525F">
          <w:t xml:space="preserve"> et al. 2010</w:t>
        </w:r>
      </w:ins>
      <w:ins w:id="241" w:author="Hyosub Kim" w:date="2020-08-28T16:08:00Z">
        <w:r w:rsidR="0005313B">
          <w:t>)</w:t>
        </w:r>
      </w:ins>
      <w:ins w:id="242" w:author="Jonathan Wood" w:date="2020-08-26T09:53:00Z">
        <w:r w:rsidR="00107F56">
          <w:t>.</w:t>
        </w:r>
      </w:ins>
      <w:ins w:id="243" w:author="Jonathan Wood" w:date="2020-08-26T09:52:00Z">
        <w:r w:rsidR="00107F56">
          <w:t xml:space="preserve"> </w:t>
        </w:r>
      </w:ins>
      <w:r w:rsidR="008E10A8">
        <w:t xml:space="preserve">During </w:t>
      </w:r>
      <w:r w:rsidR="00707D77">
        <w:t>washout</w:t>
      </w:r>
      <w:r w:rsidR="008E10A8">
        <w:t>, when</w:t>
      </w:r>
      <w:r w:rsidR="00550C7D">
        <w:t xml:space="preserve"> the visual feedback is off and</w:t>
      </w:r>
      <w:r w:rsidR="008E10A8">
        <w:t xml:space="preserve"> there is no strategy, motor output </w:t>
      </w:r>
      <w:r w:rsidR="00707D77">
        <w:t>reflects the sole activity of</w:t>
      </w:r>
      <w:r w:rsidR="008E10A8">
        <w:t xml:space="preserve"> use-dependent </w:t>
      </w:r>
      <w:r w:rsidR="00707D77">
        <w:t>learning</w:t>
      </w:r>
      <w:r w:rsidR="008E10A8">
        <w:t xml:space="preserve">. </w:t>
      </w:r>
    </w:p>
    <w:p w14:paraId="797AEF12" w14:textId="77777777" w:rsidR="00591F30" w:rsidRDefault="00591F30" w:rsidP="00407563">
      <w:pPr>
        <w:spacing w:line="480" w:lineRule="auto"/>
        <w:rPr>
          <w:b/>
          <w:bCs/>
        </w:rPr>
      </w:pPr>
    </w:p>
    <w:p w14:paraId="539EA3DB" w14:textId="3C69B6CF" w:rsidR="00591F30" w:rsidRPr="00591F30" w:rsidRDefault="00D93560" w:rsidP="00407563">
      <w:pPr>
        <w:spacing w:line="480" w:lineRule="auto"/>
        <w:rPr>
          <w:i/>
          <w:iCs/>
          <w:u w:val="single"/>
        </w:rPr>
      </w:pPr>
      <w:r>
        <w:rPr>
          <w:i/>
          <w:iCs/>
          <w:u w:val="single"/>
        </w:rPr>
        <w:t xml:space="preserve">Adaptive </w:t>
      </w:r>
      <w:r w:rsidR="00591F30" w:rsidRPr="00002520">
        <w:rPr>
          <w:i/>
          <w:iCs/>
          <w:u w:val="single"/>
        </w:rPr>
        <w:t>Bayesian Model</w:t>
      </w:r>
      <w:r w:rsidR="00591F30">
        <w:rPr>
          <w:i/>
          <w:iCs/>
          <w:u w:val="single"/>
        </w:rPr>
        <w:t>:</w:t>
      </w:r>
    </w:p>
    <w:p w14:paraId="2293F07B" w14:textId="023507CE" w:rsidR="00414CFC" w:rsidRDefault="008C2A4E" w:rsidP="00407563">
      <w:pPr>
        <w:spacing w:line="480" w:lineRule="auto"/>
      </w:pPr>
      <w:r>
        <w:t xml:space="preserve">In the </w:t>
      </w:r>
      <w:r w:rsidR="00C506EF">
        <w:t xml:space="preserve">Adaptive </w:t>
      </w:r>
      <w:r w:rsidR="005C0A9A">
        <w:t>Bayesian model</w:t>
      </w:r>
      <w:r>
        <w:t>, predicted</w:t>
      </w:r>
      <w:r w:rsidR="00A32D90">
        <w:t xml:space="preserve"> step length</w:t>
      </w:r>
      <w:r w:rsidR="00414CFC">
        <w:t xml:space="preserve"> </w:t>
      </w:r>
      <w:r>
        <w:t xml:space="preserve">is </w:t>
      </w:r>
      <w:r w:rsidR="000F2CB7">
        <w:t xml:space="preserve">the </w:t>
      </w:r>
      <w:r w:rsidR="00D93560">
        <w:t>weighted combination of</w:t>
      </w:r>
      <w:r w:rsidR="00414CFC">
        <w:t xml:space="preserve"> </w:t>
      </w:r>
      <w:r w:rsidR="00D93560">
        <w:t xml:space="preserve">expected </w:t>
      </w:r>
      <w:r w:rsidR="00F10670">
        <w:t>target locations</w:t>
      </w:r>
      <w:r w:rsidR="00414CFC">
        <w:t xml:space="preserve"> </w:t>
      </w:r>
      <w:r w:rsidR="00D93560">
        <w:t xml:space="preserve">based on prior </w:t>
      </w:r>
      <w:r w:rsidR="00345A0C">
        <w:t xml:space="preserve">experience </w:t>
      </w:r>
      <w:r w:rsidR="00A30D40">
        <w:t xml:space="preserve">and </w:t>
      </w:r>
      <w:r w:rsidR="00414CFC">
        <w:t xml:space="preserve">current </w:t>
      </w:r>
      <w:r w:rsidR="00D93560">
        <w:t>sensory estimates of target location</w:t>
      </w:r>
      <w:r w:rsidR="00345A0C">
        <w:t xml:space="preserve">. </w:t>
      </w:r>
    </w:p>
    <w:p w14:paraId="1E616CD7" w14:textId="1A994495" w:rsidR="00591F30" w:rsidRDefault="00591F30" w:rsidP="00407563">
      <w:pPr>
        <w:spacing w:line="480" w:lineRule="auto"/>
      </w:pPr>
    </w:p>
    <w:p w14:paraId="1A43A7FC" w14:textId="2CB0DA07" w:rsidR="00591F30" w:rsidRDefault="00345A0C" w:rsidP="00407563">
      <w:pPr>
        <w:spacing w:line="480" w:lineRule="auto"/>
      </w:pPr>
      <w:r>
        <w:t>Formally, t</w:t>
      </w:r>
      <w:r w:rsidR="00591F30">
        <w:t xml:space="preserve">his model </w:t>
      </w:r>
      <w:r>
        <w:t xml:space="preserve">follows </w:t>
      </w:r>
      <w:r w:rsidR="00964B11">
        <w:t xml:space="preserve">from </w:t>
      </w:r>
      <w:r>
        <w:t xml:space="preserve">Bayes’ Theorem and </w:t>
      </w:r>
      <w:r w:rsidR="00591F30">
        <w:t xml:space="preserve">combines the prior expectation of the </w:t>
      </w:r>
      <w:r w:rsidR="0028136C">
        <w:t xml:space="preserve">SAI </w:t>
      </w:r>
      <w:r w:rsidR="00591F30">
        <w:t xml:space="preserve">target </w:t>
      </w:r>
      <w:r w:rsidR="00121810">
        <w:t>(</w:t>
      </w:r>
      <m:oMath>
        <m:acc>
          <m:accPr>
            <m:chr m:val="̅"/>
            <m:ctrlPr>
              <w:rPr>
                <w:rFonts w:ascii="Cambria Math" w:hAnsi="Cambria Math"/>
                <w:i/>
              </w:rPr>
            </m:ctrlPr>
          </m:accPr>
          <m:e>
            <m:r>
              <w:rPr>
                <w:rFonts w:ascii="Cambria Math" w:hAnsi="Cambria Math"/>
              </w:rPr>
              <m:t>θ</m:t>
            </m:r>
          </m:e>
        </m:acc>
      </m:oMath>
      <w:r w:rsidR="00121810">
        <w:t xml:space="preserve">) </w:t>
      </w:r>
      <w:r w:rsidR="00591F30">
        <w:t xml:space="preserve">with the current </w:t>
      </w:r>
      <w:r w:rsidR="00880873">
        <w:t xml:space="preserve">sensory estimate of </w:t>
      </w:r>
      <w:r w:rsidR="00591F30">
        <w:t xml:space="preserve">target position </w:t>
      </w:r>
      <w:r w:rsidR="00121810">
        <w:t>(</w:t>
      </w:r>
      <m:oMath>
        <m:r>
          <w:rPr>
            <w:rFonts w:ascii="Cambria Math" w:hAnsi="Cambria Math"/>
          </w:rPr>
          <m:t>θ</m:t>
        </m:r>
      </m:oMath>
      <w:r w:rsidR="00121810">
        <w:t xml:space="preserve">) </w:t>
      </w:r>
      <w:r w:rsidR="00591F30">
        <w:t xml:space="preserve">to </w:t>
      </w:r>
      <w:r w:rsidR="00FB3858">
        <w:t xml:space="preserve">compute </w:t>
      </w:r>
      <w:r w:rsidR="00591F30">
        <w:t>the posterior probability distribution. The model assumes that the motor output is a direct readout of the maximum a posteriori (MAP)</w:t>
      </w:r>
      <w:r w:rsidR="00ED0DD8">
        <w:t xml:space="preserve"> estimate (</w:t>
      </w:r>
      <m:oMath>
        <m:sSub>
          <m:sSubPr>
            <m:ctrlPr>
              <w:rPr>
                <w:rFonts w:ascii="Cambria Math" w:hAnsi="Cambria Math"/>
                <w:i/>
              </w:rPr>
            </m:ctrlPr>
          </m:sSubPr>
          <m:e>
            <m:r>
              <w:rPr>
                <w:rFonts w:ascii="Cambria Math" w:hAnsi="Cambria Math"/>
              </w:rPr>
              <m:t>θ</m:t>
            </m:r>
          </m:e>
          <m:sub>
            <m:r>
              <w:rPr>
                <w:rFonts w:ascii="Cambria Math" w:hAnsi="Cambria Math"/>
              </w:rPr>
              <m:t>MAP</m:t>
            </m:r>
          </m:sub>
        </m:sSub>
      </m:oMath>
      <w:r w:rsidR="000F2CB7">
        <w:rPr>
          <w:rFonts w:eastAsiaTheme="minorEastAsia"/>
        </w:rPr>
        <w:t>)</w:t>
      </w:r>
      <w:r w:rsidR="00FB3858">
        <w:rPr>
          <w:rFonts w:eastAsiaTheme="minorEastAsia"/>
        </w:rPr>
        <w:t xml:space="preserve"> of target location</w:t>
      </w:r>
      <w:r w:rsidR="005A0AC7">
        <w:t>,</w:t>
      </w:r>
      <w:r w:rsidR="00591F30">
        <w:t xml:space="preserve"> </w:t>
      </w:r>
      <w:r w:rsidR="004B6DF6">
        <w:t>a</w:t>
      </w:r>
      <w:r w:rsidR="00880873">
        <w:t>s</w:t>
      </w:r>
      <w:r w:rsidR="004B6DF6">
        <w:t xml:space="preserve"> in</w:t>
      </w:r>
      <w:r w:rsidR="00591F30">
        <w:t xml:space="preserve"> </w:t>
      </w:r>
      <w:proofErr w:type="spellStart"/>
      <w:r w:rsidR="00591F30">
        <w:t>Verstynen</w:t>
      </w:r>
      <w:proofErr w:type="spellEnd"/>
      <w:r w:rsidR="00591F30">
        <w:t xml:space="preserve"> and </w:t>
      </w:r>
      <w:proofErr w:type="spellStart"/>
      <w:r w:rsidR="00591F30">
        <w:t>Sabes</w:t>
      </w:r>
      <w:proofErr w:type="spellEnd"/>
      <w:r w:rsidR="00591F30">
        <w:t xml:space="preserve"> (2011)</w:t>
      </w:r>
      <w:r w:rsidR="00880873">
        <w:t>:</w:t>
      </w:r>
    </w:p>
    <w:p w14:paraId="30902638" w14:textId="77777777" w:rsidR="00591F30" w:rsidRDefault="00591F30" w:rsidP="00407563">
      <w:pPr>
        <w:spacing w:line="480" w:lineRule="auto"/>
      </w:pPr>
    </w:p>
    <w:p w14:paraId="7FFEDB75" w14:textId="0FCE4E8F" w:rsidR="00591F30" w:rsidRDefault="008D4DF4" w:rsidP="00407563">
      <w:pPr>
        <w:spacing w:line="480" w:lineRule="auto"/>
      </w:pPr>
      <m:oMath>
        <m:sSub>
          <m:sSubPr>
            <m:ctrlPr>
              <w:rPr>
                <w:rFonts w:ascii="Cambria Math" w:hAnsi="Cambria Math"/>
                <w:i/>
              </w:rPr>
            </m:ctrlPr>
          </m:sSubPr>
          <m:e>
            <m:r>
              <w:rPr>
                <w:rFonts w:ascii="Cambria Math" w:hAnsi="Cambria Math"/>
              </w:rPr>
              <m:t>θ</m:t>
            </m:r>
          </m:e>
          <m:sub>
            <m:r>
              <w:rPr>
                <w:rFonts w:ascii="Cambria Math" w:hAnsi="Cambria Math"/>
              </w:rPr>
              <m:t>MAP</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ins w:id="244" w:author="Jonathan Wood" w:date="2020-08-12T20:25:00Z">
                    <w:rPr>
                      <w:rFonts w:ascii="Cambria Math" w:hAnsi="Cambria Math"/>
                    </w:rPr>
                    <m:t>likelihood</m:t>
                  </w:ins>
                </m:r>
                <m:r>
                  <w:del w:id="245" w:author="Jonathan Wood" w:date="2020-08-12T20:25:00Z">
                    <w:rPr>
                      <w:rFonts w:ascii="Cambria Math" w:hAnsi="Cambria Math"/>
                    </w:rPr>
                    <m:t>posterior</m:t>
                  </w:del>
                </m:r>
                <m:r>
                  <w:rPr>
                    <w:rFonts w:ascii="Cambria Math" w:hAnsi="Cambria Math"/>
                  </w:rPr>
                  <m:t xml:space="preserve"> </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 xml:space="preserve">prior </m:t>
                </m:r>
              </m:sub>
              <m:sup>
                <m:r>
                  <w:rPr>
                    <w:rFonts w:ascii="Cambria Math" w:hAnsi="Cambria Math"/>
                  </w:rPr>
                  <m:t>2</m:t>
                </m:r>
              </m:sup>
            </m:sSubSup>
            <m:r>
              <w:ins w:id="246" w:author="Jonathan Wood" w:date="2020-08-12T20:25:00Z">
                <w:rPr>
                  <w:rFonts w:ascii="Cambria Math" w:hAnsi="Cambria Math"/>
                </w:rPr>
                <m:t>+</m:t>
              </w:ins>
            </m:r>
            <m:sSubSup>
              <m:sSubSupPr>
                <m:ctrlPr>
                  <w:ins w:id="247" w:author="Jonathan Wood" w:date="2020-08-12T20:26:00Z">
                    <w:rPr>
                      <w:rFonts w:ascii="Cambria Math" w:hAnsi="Cambria Math"/>
                      <w:i/>
                    </w:rPr>
                  </w:ins>
                </m:ctrlPr>
              </m:sSubSupPr>
              <m:e>
                <m:r>
                  <w:ins w:id="248" w:author="Jonathan Wood" w:date="2020-08-12T20:26:00Z">
                    <w:rPr>
                      <w:rFonts w:ascii="Cambria Math" w:hAnsi="Cambria Math"/>
                    </w:rPr>
                    <m:t>σ</m:t>
                  </w:ins>
                </m:r>
              </m:e>
              <m:sub>
                <m:r>
                  <w:ins w:id="249" w:author="Jonathan Wood" w:date="2020-08-12T20:26:00Z">
                    <w:rPr>
                      <w:rFonts w:ascii="Cambria Math" w:hAnsi="Cambria Math"/>
                    </w:rPr>
                    <m:t>likelihood</m:t>
                  </w:ins>
                </m:r>
              </m:sub>
              <m:sup>
                <m:r>
                  <w:ins w:id="250" w:author="Jonathan Wood" w:date="2020-08-12T20:26:00Z">
                    <w:rPr>
                      <w:rFonts w:ascii="Cambria Math" w:hAnsi="Cambria Math"/>
                    </w:rPr>
                    <m:t>2</m:t>
                  </w:ins>
                </m:r>
              </m:sup>
            </m:sSubSup>
          </m:den>
        </m:f>
        <m:r>
          <w:rPr>
            <w:rFonts w:ascii="Cambria Math" w:hAnsi="Cambria Math"/>
          </w:rPr>
          <m:t>*</m:t>
        </m:r>
        <m:acc>
          <m:accPr>
            <m:chr m:val="̅"/>
            <m:ctrlPr>
              <w:rPr>
                <w:rFonts w:ascii="Cambria Math" w:hAnsi="Cambria Math"/>
                <w:i/>
              </w:rPr>
            </m:ctrlPr>
          </m:accPr>
          <m:e>
            <m:r>
              <w:rPr>
                <w:rFonts w:ascii="Cambria Math" w:hAnsi="Cambria Math"/>
              </w:rPr>
              <m:t>θ</m:t>
            </m:r>
          </m:e>
        </m:acc>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ins w:id="251" w:author="Jonathan Wood" w:date="2020-08-12T20:26:00Z">
                    <w:rPr>
                      <w:rFonts w:ascii="Cambria Math" w:hAnsi="Cambria Math"/>
                    </w:rPr>
                    <m:t>prior</m:t>
                  </w:ins>
                </m:r>
                <m:r>
                  <w:del w:id="252" w:author="Jonathan Wood" w:date="2020-08-12T20:26:00Z">
                    <w:rPr>
                      <w:rFonts w:ascii="Cambria Math" w:hAnsi="Cambria Math"/>
                    </w:rPr>
                    <m:t>posterior</m:t>
                  </w:del>
                </m:r>
              </m:sub>
              <m:sup>
                <m:r>
                  <w:rPr>
                    <w:rFonts w:ascii="Cambria Math" w:hAnsi="Cambria Math"/>
                  </w:rPr>
                  <m:t>2</m:t>
                </m:r>
              </m:sup>
            </m:sSubSup>
          </m:num>
          <m:den>
            <m:sSubSup>
              <m:sSubSupPr>
                <m:ctrlPr>
                  <w:ins w:id="253" w:author="Jonathan Wood" w:date="2020-08-12T20:26:00Z">
                    <w:rPr>
                      <w:rFonts w:ascii="Cambria Math" w:hAnsi="Cambria Math"/>
                      <w:i/>
                    </w:rPr>
                  </w:ins>
                </m:ctrlPr>
              </m:sSubSupPr>
              <m:e>
                <m:r>
                  <w:ins w:id="254" w:author="Jonathan Wood" w:date="2020-08-12T20:26:00Z">
                    <w:rPr>
                      <w:rFonts w:ascii="Cambria Math" w:hAnsi="Cambria Math"/>
                    </w:rPr>
                    <m:t>σ</m:t>
                  </w:ins>
                </m:r>
              </m:e>
              <m:sub>
                <m:r>
                  <w:ins w:id="255" w:author="Jonathan Wood" w:date="2020-08-12T20:26:00Z">
                    <w:rPr>
                      <w:rFonts w:ascii="Cambria Math" w:hAnsi="Cambria Math"/>
                    </w:rPr>
                    <m:t xml:space="preserve">prior </m:t>
                  </w:ins>
                </m:r>
              </m:sub>
              <m:sup>
                <m:r>
                  <w:ins w:id="256" w:author="Jonathan Wood" w:date="2020-08-12T20:26:00Z">
                    <w:rPr>
                      <w:rFonts w:ascii="Cambria Math" w:hAnsi="Cambria Math"/>
                    </w:rPr>
                    <m:t>2</m:t>
                  </w:ins>
                </m:r>
              </m:sup>
            </m:sSubSup>
            <m:r>
              <w:ins w:id="257" w:author="Jonathan Wood" w:date="2020-08-12T20:26:00Z">
                <w:rPr>
                  <w:rFonts w:ascii="Cambria Math" w:hAnsi="Cambria Math"/>
                </w:rPr>
                <m:t>+</m:t>
              </w:ins>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den>
        </m:f>
        <m:r>
          <w:rPr>
            <w:rFonts w:ascii="Cambria Math" w:hAnsi="Cambria Math"/>
          </w:rPr>
          <m:t>*θ</m:t>
        </m:r>
      </m:oMath>
      <w:r w:rsidR="007B6811">
        <w:rPr>
          <w:rFonts w:eastAsiaTheme="minorEastAsia"/>
        </w:rPr>
        <w:tab/>
      </w:r>
      <w:r w:rsidR="006B3297">
        <w:rPr>
          <w:rFonts w:eastAsiaTheme="minorEastAsia"/>
        </w:rPr>
        <w:tab/>
      </w:r>
      <w:del w:id="258" w:author="Jonathan Wood" w:date="2020-08-31T09:03:00Z">
        <w:r w:rsidR="007B6811" w:rsidDel="00C753F8">
          <w:rPr>
            <w:rFonts w:eastAsiaTheme="minorEastAsia"/>
          </w:rPr>
          <w:tab/>
        </w:r>
        <w:r w:rsidR="007B6811" w:rsidDel="00C753F8">
          <w:rPr>
            <w:rFonts w:eastAsiaTheme="minorEastAsia"/>
          </w:rPr>
          <w:tab/>
        </w:r>
      </w:del>
      <w:r w:rsidR="007B6811">
        <w:rPr>
          <w:rFonts w:eastAsiaTheme="minorEastAsia"/>
        </w:rPr>
        <w:tab/>
      </w:r>
      <w:r w:rsidR="00465960">
        <w:rPr>
          <w:rFonts w:eastAsiaTheme="minorEastAsia"/>
        </w:rPr>
        <w:tab/>
      </w:r>
      <w:r w:rsidR="00465960">
        <w:rPr>
          <w:rFonts w:eastAsiaTheme="minorEastAsia"/>
        </w:rPr>
        <w:tab/>
      </w:r>
      <w:r w:rsidR="00BF52F6">
        <w:rPr>
          <w:rFonts w:eastAsiaTheme="minorEastAsia"/>
        </w:rPr>
        <w:tab/>
      </w:r>
      <w:r w:rsidR="007B6811">
        <w:rPr>
          <w:rFonts w:eastAsiaTheme="minorEastAsia"/>
        </w:rPr>
        <w:t>(</w:t>
      </w:r>
      <w:r w:rsidR="00C50295">
        <w:rPr>
          <w:rFonts w:eastAsiaTheme="minorEastAsia"/>
        </w:rPr>
        <w:t>6</w:t>
      </w:r>
      <w:r w:rsidR="007B6811">
        <w:rPr>
          <w:rFonts w:eastAsiaTheme="minorEastAsia"/>
        </w:rPr>
        <w:t>)</w:t>
      </w:r>
    </w:p>
    <w:p w14:paraId="58FC062F" w14:textId="4C8FF3C9" w:rsidR="004B6DF6" w:rsidRDefault="004B6DF6" w:rsidP="00407563">
      <w:pPr>
        <w:spacing w:line="480" w:lineRule="auto"/>
        <w:rPr>
          <w:rFonts w:eastAsiaTheme="minorEastAsia"/>
        </w:rPr>
      </w:pPr>
    </w:p>
    <w:p w14:paraId="3B391751" w14:textId="77777777" w:rsidR="007E089C" w:rsidRDefault="00CF6962" w:rsidP="003665D7">
      <w:pPr>
        <w:spacing w:line="480" w:lineRule="auto"/>
        <w:rPr>
          <w:ins w:id="259" w:author="Jonathan Wood" w:date="2020-08-31T08:23:00Z"/>
          <w:rFonts w:eastAsiaTheme="minorEastAsia"/>
        </w:rPr>
      </w:pPr>
      <w:r>
        <w:rPr>
          <w:rFonts w:eastAsiaTheme="minorEastAsia"/>
        </w:rPr>
        <w:t xml:space="preserve">We </w:t>
      </w:r>
      <w:r w:rsidR="00752118">
        <w:rPr>
          <w:rFonts w:eastAsiaTheme="minorEastAsia"/>
        </w:rPr>
        <w:t xml:space="preserve">assume </w:t>
      </w:r>
      <w:r>
        <w:rPr>
          <w:rFonts w:eastAsiaTheme="minorEastAsia"/>
        </w:rPr>
        <w:t xml:space="preserve">the prior and likelihood </w:t>
      </w:r>
      <w:r w:rsidR="00121810">
        <w:rPr>
          <w:rFonts w:eastAsiaTheme="minorEastAsia"/>
        </w:rPr>
        <w:t>are normally</w:t>
      </w:r>
      <w:r w:rsidR="00752118">
        <w:rPr>
          <w:rFonts w:eastAsiaTheme="minorEastAsia"/>
        </w:rPr>
        <w:t xml:space="preserve"> distributed</w:t>
      </w:r>
      <w:ins w:id="260" w:author="Jonathan Wood" w:date="2020-08-26T14:12:00Z">
        <w:r w:rsidR="00C274B7">
          <w:rPr>
            <w:rFonts w:eastAsiaTheme="minorEastAsia"/>
          </w:rPr>
          <w:t>.</w:t>
        </w:r>
      </w:ins>
      <w:r w:rsidR="002502A3">
        <w:rPr>
          <w:rFonts w:eastAsiaTheme="minorEastAsia"/>
        </w:rPr>
        <w:t xml:space="preserve">, </w:t>
      </w:r>
      <w:r w:rsidR="002C7B5B">
        <w:rPr>
          <w:rFonts w:eastAsiaTheme="minorEastAsia"/>
        </w:rPr>
        <w:t>therefore</w:t>
      </w:r>
      <w:ins w:id="261" w:author="Jonathan Wood" w:date="2020-08-31T08:23:00Z">
        <w:r w:rsidR="007E089C">
          <w:rPr>
            <w:rFonts w:eastAsiaTheme="minorEastAsia"/>
          </w:rPr>
          <w:t>:</w:t>
        </w:r>
      </w:ins>
    </w:p>
    <w:p w14:paraId="5A6800DC" w14:textId="77777777" w:rsidR="007E089C" w:rsidRDefault="007E089C" w:rsidP="003665D7">
      <w:pPr>
        <w:spacing w:line="480" w:lineRule="auto"/>
        <w:rPr>
          <w:ins w:id="262" w:author="Jonathan Wood" w:date="2020-08-31T08:23:00Z"/>
          <w:rFonts w:eastAsiaTheme="minorEastAsia"/>
        </w:rPr>
      </w:pPr>
    </w:p>
    <w:p w14:paraId="2E72D672" w14:textId="3A5AD454" w:rsidR="007E089C" w:rsidRDefault="00CF6962" w:rsidP="003665D7">
      <w:pPr>
        <w:spacing w:line="480" w:lineRule="auto"/>
        <w:rPr>
          <w:ins w:id="263" w:author="Jonathan Wood" w:date="2020-08-31T08:23:00Z"/>
          <w:rFonts w:eastAsiaTheme="minorEastAsia"/>
        </w:rPr>
      </w:pP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posterior</m:t>
            </m:r>
            <m:r>
              <w:del w:id="264" w:author="Jonathan Wood" w:date="2020-08-31T09:00:00Z">
                <w:rPr>
                  <w:rFonts w:ascii="Cambria Math" w:hAnsi="Cambria Math"/>
                </w:rPr>
                <m:t>, n</m:t>
              </w:del>
            </m:r>
          </m:sub>
          <m:sup>
            <m:r>
              <w:rPr>
                <w:rFonts w:ascii="Cambria Math" w:hAnsi="Cambria Math"/>
              </w:rPr>
              <m:t>2</m:t>
            </m:r>
          </m:sup>
        </m:sSubSup>
        <m:r>
          <w:ins w:id="265" w:author="Jonathan Wood" w:date="2020-08-31T09:01:00Z">
            <w:rPr>
              <w:rFonts w:ascii="Cambria Math" w:hAnsi="Cambria Math"/>
            </w:rPr>
            <m:t xml:space="preserve">= </m:t>
          </w:ins>
        </m:r>
        <m:f>
          <m:fPr>
            <m:ctrlPr>
              <w:ins w:id="266" w:author="Jonathan Wood" w:date="2020-08-31T09:01:00Z">
                <w:rPr>
                  <w:rFonts w:ascii="Cambria Math" w:hAnsi="Cambria Math"/>
                  <w:i/>
                </w:rPr>
              </w:ins>
            </m:ctrlPr>
          </m:fPr>
          <m:num>
            <m:sSubSup>
              <m:sSubSupPr>
                <m:ctrlPr>
                  <w:ins w:id="267" w:author="Jonathan Wood" w:date="2020-08-31T09:01:00Z">
                    <w:rPr>
                      <w:rFonts w:ascii="Cambria Math" w:hAnsi="Cambria Math"/>
                      <w:i/>
                    </w:rPr>
                  </w:ins>
                </m:ctrlPr>
              </m:sSubSupPr>
              <m:e>
                <m:r>
                  <w:ins w:id="268" w:author="Jonathan Wood" w:date="2020-08-31T09:01:00Z">
                    <w:rPr>
                      <w:rFonts w:ascii="Cambria Math" w:hAnsi="Cambria Math"/>
                    </w:rPr>
                    <m:t>σ</m:t>
                  </w:ins>
                </m:r>
              </m:e>
              <m:sub>
                <m:r>
                  <w:ins w:id="269" w:author="Jonathan Wood" w:date="2020-08-31T09:01:00Z">
                    <w:rPr>
                      <w:rFonts w:ascii="Cambria Math" w:hAnsi="Cambria Math"/>
                    </w:rPr>
                    <m:t xml:space="preserve">likelihood </m:t>
                  </w:ins>
                </m:r>
              </m:sub>
              <m:sup>
                <m:r>
                  <w:ins w:id="270" w:author="Jonathan Wood" w:date="2020-08-31T09:01:00Z">
                    <w:rPr>
                      <w:rFonts w:ascii="Cambria Math" w:hAnsi="Cambria Math"/>
                    </w:rPr>
                    <m:t>2</m:t>
                  </w:ins>
                </m:r>
              </m:sup>
            </m:sSubSup>
            <m:r>
              <w:ins w:id="271" w:author="Jonathan Wood" w:date="2020-08-31T09:02:00Z">
                <w:rPr>
                  <w:rFonts w:ascii="Cambria Math" w:hAnsi="Cambria Math"/>
                </w:rPr>
                <m:t>*</m:t>
              </w:ins>
            </m:r>
            <m:sSubSup>
              <m:sSubSupPr>
                <m:ctrlPr>
                  <w:ins w:id="272" w:author="Jonathan Wood" w:date="2020-08-31T09:02:00Z">
                    <w:rPr>
                      <w:rFonts w:ascii="Cambria Math" w:hAnsi="Cambria Math"/>
                      <w:i/>
                    </w:rPr>
                  </w:ins>
                </m:ctrlPr>
              </m:sSubSupPr>
              <m:e>
                <m:r>
                  <w:ins w:id="273" w:author="Jonathan Wood" w:date="2020-08-31T09:02:00Z">
                    <w:rPr>
                      <w:rFonts w:ascii="Cambria Math" w:hAnsi="Cambria Math"/>
                    </w:rPr>
                    <m:t>σ</m:t>
                  </w:ins>
                </m:r>
              </m:e>
              <m:sub>
                <m:r>
                  <w:ins w:id="274" w:author="Jonathan Wood" w:date="2020-08-31T09:02:00Z">
                    <w:rPr>
                      <w:rFonts w:ascii="Cambria Math" w:hAnsi="Cambria Math"/>
                    </w:rPr>
                    <m:t xml:space="preserve">prior </m:t>
                  </w:ins>
                </m:r>
              </m:sub>
              <m:sup>
                <m:r>
                  <w:ins w:id="275" w:author="Jonathan Wood" w:date="2020-08-31T09:02:00Z">
                    <w:rPr>
                      <w:rFonts w:ascii="Cambria Math" w:hAnsi="Cambria Math"/>
                    </w:rPr>
                    <m:t>2</m:t>
                  </w:ins>
                </m:r>
              </m:sup>
            </m:sSubSup>
          </m:num>
          <m:den>
            <m:sSubSup>
              <m:sSubSupPr>
                <m:ctrlPr>
                  <w:ins w:id="276" w:author="Jonathan Wood" w:date="2020-08-31T09:02:00Z">
                    <w:rPr>
                      <w:rFonts w:ascii="Cambria Math" w:hAnsi="Cambria Math"/>
                      <w:i/>
                    </w:rPr>
                  </w:ins>
                </m:ctrlPr>
              </m:sSubSupPr>
              <m:e>
                <m:r>
                  <w:ins w:id="277" w:author="Jonathan Wood" w:date="2020-08-31T09:02:00Z">
                    <w:rPr>
                      <w:rFonts w:ascii="Cambria Math" w:hAnsi="Cambria Math"/>
                    </w:rPr>
                    <m:t>σ</m:t>
                  </w:ins>
                </m:r>
              </m:e>
              <m:sub>
                <m:r>
                  <w:ins w:id="278" w:author="Jonathan Wood" w:date="2020-08-31T09:02:00Z">
                    <w:rPr>
                      <w:rFonts w:ascii="Cambria Math" w:hAnsi="Cambria Math"/>
                    </w:rPr>
                    <m:t xml:space="preserve">likelihood </m:t>
                  </w:ins>
                </m:r>
              </m:sub>
              <m:sup>
                <m:r>
                  <w:ins w:id="279" w:author="Jonathan Wood" w:date="2020-08-31T09:02:00Z">
                    <w:rPr>
                      <w:rFonts w:ascii="Cambria Math" w:hAnsi="Cambria Math"/>
                    </w:rPr>
                    <m:t>2</m:t>
                  </w:ins>
                </m:r>
              </m:sup>
            </m:sSubSup>
            <m:r>
              <w:ins w:id="280" w:author="Jonathan Wood" w:date="2020-08-31T09:02:00Z">
                <w:rPr>
                  <w:rFonts w:ascii="Cambria Math" w:hAnsi="Cambria Math"/>
                </w:rPr>
                <m:t>+</m:t>
              </w:ins>
            </m:r>
            <m:sSubSup>
              <m:sSubSupPr>
                <m:ctrlPr>
                  <w:ins w:id="281" w:author="Jonathan Wood" w:date="2020-08-31T09:02:00Z">
                    <w:rPr>
                      <w:rFonts w:ascii="Cambria Math" w:hAnsi="Cambria Math"/>
                      <w:i/>
                    </w:rPr>
                  </w:ins>
                </m:ctrlPr>
              </m:sSubSupPr>
              <m:e>
                <m:r>
                  <w:ins w:id="282" w:author="Jonathan Wood" w:date="2020-08-31T09:02:00Z">
                    <w:rPr>
                      <w:rFonts w:ascii="Cambria Math" w:hAnsi="Cambria Math"/>
                    </w:rPr>
                    <m:t>σ</m:t>
                  </w:ins>
                </m:r>
              </m:e>
              <m:sub>
                <m:r>
                  <w:ins w:id="283" w:author="Jonathan Wood" w:date="2020-08-31T09:02:00Z">
                    <w:rPr>
                      <w:rFonts w:ascii="Cambria Math" w:hAnsi="Cambria Math"/>
                    </w:rPr>
                    <m:t xml:space="preserve">prior </m:t>
                  </w:ins>
                </m:r>
              </m:sub>
              <m:sup>
                <m:r>
                  <w:ins w:id="284" w:author="Jonathan Wood" w:date="2020-08-31T09:02:00Z">
                    <w:rPr>
                      <w:rFonts w:ascii="Cambria Math" w:hAnsi="Cambria Math"/>
                    </w:rPr>
                    <m:t>2</m:t>
                  </w:ins>
                </m:r>
              </m:sup>
            </m:sSubSup>
          </m:den>
        </m:f>
      </m:oMath>
      <w:r w:rsidR="002502A3">
        <w:rPr>
          <w:rFonts w:eastAsiaTheme="minorEastAsia"/>
        </w:rPr>
        <w:t xml:space="preserve"> </w:t>
      </w:r>
      <w:ins w:id="285" w:author="Jonathan Wood" w:date="2020-08-31T09:03:00Z">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t>(7)</w:t>
        </w:r>
      </w:ins>
      <w:del w:id="286" w:author="Jonathan Wood" w:date="2020-08-31T08:23:00Z">
        <w:r w:rsidDel="007E089C">
          <w:rPr>
            <w:rFonts w:eastAsiaTheme="minorEastAsia"/>
          </w:rPr>
          <w:delText xml:space="preserve">is the variance for the posterior probability and is equal to </w:delText>
        </w:r>
      </w:del>
      <m:oMath>
        <m:sSup>
          <m:sSupPr>
            <m:ctrlPr>
              <w:del w:id="287" w:author="Jonathan Wood" w:date="2020-08-31T09:03:00Z">
                <w:rPr>
                  <w:rFonts w:ascii="Cambria Math" w:hAnsi="Cambria Math"/>
                  <w:i/>
                </w:rPr>
              </w:del>
            </m:ctrlPr>
          </m:sSupPr>
          <m:e>
            <m:r>
              <w:del w:id="288" w:author="Jonathan Wood" w:date="2020-08-31T09:03:00Z">
                <w:rPr>
                  <w:rFonts w:ascii="Cambria Math" w:hAnsi="Cambria Math"/>
                </w:rPr>
                <m:t>(</m:t>
              </w:del>
            </m:r>
            <m:sSubSup>
              <m:sSubSupPr>
                <m:ctrlPr>
                  <w:del w:id="289" w:author="Jonathan Wood" w:date="2020-08-31T09:03:00Z">
                    <w:rPr>
                      <w:rFonts w:ascii="Cambria Math" w:hAnsi="Cambria Math"/>
                      <w:i/>
                    </w:rPr>
                  </w:del>
                </m:ctrlPr>
              </m:sSubSupPr>
              <m:e>
                <m:r>
                  <w:del w:id="290" w:author="Jonathan Wood" w:date="2020-08-31T09:03:00Z">
                    <w:rPr>
                      <w:rFonts w:ascii="Cambria Math" w:hAnsi="Cambria Math"/>
                    </w:rPr>
                    <m:t>σ</m:t>
                  </w:del>
                </m:r>
              </m:e>
              <m:sub>
                <m:r>
                  <w:del w:id="291" w:author="Jonathan Wood" w:date="2020-08-31T09:03:00Z">
                    <w:rPr>
                      <w:rFonts w:ascii="Cambria Math" w:hAnsi="Cambria Math"/>
                    </w:rPr>
                    <m:t>prior ,n</m:t>
                  </w:del>
                </m:r>
              </m:sub>
              <m:sup>
                <m:r>
                  <w:del w:id="292" w:author="Jonathan Wood" w:date="2020-08-31T09:03:00Z">
                    <w:rPr>
                      <w:rFonts w:ascii="Cambria Math" w:hAnsi="Cambria Math"/>
                    </w:rPr>
                    <m:t>-2</m:t>
                  </w:del>
                </m:r>
              </m:sup>
            </m:sSubSup>
            <m:r>
              <w:del w:id="293" w:author="Jonathan Wood" w:date="2020-08-31T09:03:00Z">
                <w:rPr>
                  <w:rFonts w:ascii="Cambria Math" w:hAnsi="Cambria Math"/>
                </w:rPr>
                <m:t>+</m:t>
              </w:del>
            </m:r>
            <m:sSubSup>
              <m:sSubSupPr>
                <m:ctrlPr>
                  <w:del w:id="294" w:author="Jonathan Wood" w:date="2020-08-31T09:03:00Z">
                    <w:rPr>
                      <w:rFonts w:ascii="Cambria Math" w:hAnsi="Cambria Math"/>
                      <w:i/>
                    </w:rPr>
                  </w:del>
                </m:ctrlPr>
              </m:sSubSupPr>
              <m:e>
                <m:r>
                  <w:del w:id="295" w:author="Jonathan Wood" w:date="2020-08-31T09:03:00Z">
                    <w:rPr>
                      <w:rFonts w:ascii="Cambria Math" w:hAnsi="Cambria Math"/>
                    </w:rPr>
                    <m:t>σ</m:t>
                  </w:del>
                </m:r>
              </m:e>
              <m:sub>
                <m:r>
                  <w:del w:id="296" w:author="Jonathan Wood" w:date="2020-08-31T09:03:00Z">
                    <w:rPr>
                      <w:rFonts w:ascii="Cambria Math" w:hAnsi="Cambria Math"/>
                    </w:rPr>
                    <m:t xml:space="preserve">likelihood </m:t>
                  </w:del>
                </m:r>
              </m:sub>
              <m:sup>
                <m:r>
                  <w:del w:id="297" w:author="Jonathan Wood" w:date="2020-08-31T09:03:00Z">
                    <w:rPr>
                      <w:rFonts w:ascii="Cambria Math" w:hAnsi="Cambria Math"/>
                    </w:rPr>
                    <m:t>-2</m:t>
                  </w:del>
                </m:r>
              </m:sup>
            </m:sSubSup>
            <m:r>
              <w:del w:id="298" w:author="Jonathan Wood" w:date="2020-08-31T09:03:00Z">
                <w:rPr>
                  <w:rFonts w:ascii="Cambria Math" w:hAnsi="Cambria Math"/>
                </w:rPr>
                <m:t>)</m:t>
              </w:del>
            </m:r>
          </m:e>
          <m:sup>
            <m:r>
              <w:del w:id="299" w:author="Jonathan Wood" w:date="2020-08-31T09:03:00Z">
                <w:rPr>
                  <w:rFonts w:ascii="Cambria Math" w:hAnsi="Cambria Math"/>
                </w:rPr>
                <m:t>-1</m:t>
              </w:del>
            </m:r>
          </m:sup>
        </m:sSup>
      </m:oMath>
      <w:del w:id="300" w:author="Jonathan Wood" w:date="2020-08-31T09:03:00Z">
        <w:r w:rsidDel="00C753F8">
          <w:rPr>
            <w:rFonts w:eastAsiaTheme="minorEastAsia"/>
          </w:rPr>
          <w:delText>.</w:delText>
        </w:r>
        <w:r w:rsidR="004B6DF6" w:rsidDel="00C753F8">
          <w:rPr>
            <w:rFonts w:eastAsiaTheme="minorEastAsia"/>
          </w:rPr>
          <w:delText xml:space="preserve"> </w:delText>
        </w:r>
      </w:del>
    </w:p>
    <w:p w14:paraId="34AFE157" w14:textId="77777777" w:rsidR="007E089C" w:rsidRDefault="007E089C" w:rsidP="003665D7">
      <w:pPr>
        <w:spacing w:line="480" w:lineRule="auto"/>
        <w:rPr>
          <w:ins w:id="301" w:author="Jonathan Wood" w:date="2020-08-31T08:23:00Z"/>
        </w:rPr>
      </w:pPr>
    </w:p>
    <w:p w14:paraId="0D8D6436" w14:textId="177D1589" w:rsidR="00144E2C" w:rsidRDefault="00752118" w:rsidP="003665D7">
      <w:pPr>
        <w:spacing w:line="480" w:lineRule="auto"/>
        <w:rPr>
          <w:ins w:id="302" w:author="Jonathan Wood" w:date="2020-08-26T10:33:00Z"/>
        </w:rPr>
      </w:pPr>
      <w:r>
        <w:t>T</w:t>
      </w:r>
      <w:r w:rsidR="00591F30">
        <w:t xml:space="preserve">he </w:t>
      </w:r>
      <w:r w:rsidR="005E7DA2">
        <w:t xml:space="preserve">mean of the </w:t>
      </w:r>
      <w:r w:rsidR="00591F30">
        <w:t>likelihood</w:t>
      </w:r>
      <w:r w:rsidR="005E7DA2">
        <w:t xml:space="preserve"> </w:t>
      </w:r>
      <w:r>
        <w:t>is centered on the</w:t>
      </w:r>
      <w:r w:rsidR="00591F30">
        <w:t xml:space="preserve"> </w:t>
      </w:r>
      <w:r w:rsidR="002502A3">
        <w:t xml:space="preserve">true </w:t>
      </w:r>
      <w:r w:rsidR="00591F30">
        <w:t>target</w:t>
      </w:r>
      <w:r>
        <w:t xml:space="preserve"> location</w:t>
      </w:r>
      <w:r w:rsidR="006B3297">
        <w:t>,</w:t>
      </w:r>
      <w:r w:rsidR="00591F30">
        <w:t xml:space="preserve"> </w:t>
      </w:r>
      <m:oMath>
        <m:r>
          <w:rPr>
            <w:rFonts w:ascii="Cambria Math" w:hAnsi="Cambria Math"/>
          </w:rPr>
          <m:t>θ</m:t>
        </m:r>
      </m:oMath>
      <w:r w:rsidR="006B3297">
        <w:rPr>
          <w:rFonts w:eastAsiaTheme="minorEastAsia"/>
        </w:rPr>
        <w:t xml:space="preserve">, </w:t>
      </w:r>
      <w:r>
        <w:t>on</w:t>
      </w:r>
      <w:r w:rsidR="00591F30">
        <w:t xml:space="preserve"> each stride, </w:t>
      </w:r>
      <m:oMath>
        <m:r>
          <w:rPr>
            <w:rFonts w:ascii="Cambria Math" w:hAnsi="Cambria Math"/>
          </w:rPr>
          <m:t>n</m:t>
        </m:r>
      </m:oMath>
      <w:r w:rsidR="00ED0DD8">
        <w:t>. The likelihood’s</w:t>
      </w:r>
      <w:r w:rsidR="00591F30">
        <w:t xml:space="preserve"> </w:t>
      </w:r>
      <w:r w:rsidR="002502A3">
        <w:t>variance</w:t>
      </w:r>
      <w:r w:rsidR="00591F30">
        <w:t xml:space="preserve"> </w:t>
      </w:r>
      <w:r w:rsidR="00591F30">
        <w:rPr>
          <w:rFonts w:eastAsiaTheme="minorEastAsia"/>
        </w:rPr>
        <w:t>(</w:t>
      </w:r>
      <m:oMath>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w:rPr>
            <w:rFonts w:ascii="Cambria Math" w:hAnsi="Cambria Math"/>
          </w:rPr>
          <m:t>)</m:t>
        </m:r>
      </m:oMath>
      <w:r w:rsidR="00591F30">
        <w:t xml:space="preserve"> is a free parameter representing the amount of </w:t>
      </w:r>
      <w:r w:rsidR="00ED0DD8">
        <w:t xml:space="preserve">sensory </w:t>
      </w:r>
      <w:r w:rsidR="00591F30">
        <w:t xml:space="preserve">uncertainty </w:t>
      </w:r>
      <w:r w:rsidR="00ED0DD8">
        <w:t xml:space="preserve">regarding </w:t>
      </w:r>
      <w:r w:rsidR="00591F30">
        <w:t>target</w:t>
      </w:r>
      <w:r w:rsidR="00880873">
        <w:t xml:space="preserve"> location</w:t>
      </w:r>
      <w:r w:rsidR="00591F30">
        <w:t xml:space="preserve">. </w:t>
      </w:r>
      <w:ins w:id="303" w:author="Jonathan Wood" w:date="2020-08-12T20:33:00Z">
        <w:r w:rsidR="00ED360E">
          <w:t>During the</w:t>
        </w:r>
      </w:ins>
      <w:ins w:id="304" w:author="Jonathan Wood" w:date="2020-08-26T10:30:00Z">
        <w:r w:rsidR="00A647D2">
          <w:t xml:space="preserve"> Baseline and</w:t>
        </w:r>
      </w:ins>
      <w:ins w:id="305" w:author="Jonathan Wood" w:date="2020-08-12T20:33:00Z">
        <w:r w:rsidR="00ED360E">
          <w:t xml:space="preserve"> Washout phase</w:t>
        </w:r>
      </w:ins>
      <w:ins w:id="306" w:author="Jonathan Wood" w:date="2020-08-26T10:30:00Z">
        <w:r w:rsidR="00A647D2">
          <w:t>s</w:t>
        </w:r>
      </w:ins>
      <w:ins w:id="307" w:author="Jonathan Wood" w:date="2020-08-12T20:33:00Z">
        <w:r w:rsidR="00ED360E">
          <w:t xml:space="preserve">, </w:t>
        </w:r>
      </w:ins>
      <w:ins w:id="308" w:author="Jonathan Wood" w:date="2020-08-12T20:37:00Z">
        <w:r w:rsidR="00ED360E">
          <w:t xml:space="preserve">the target is </w:t>
        </w:r>
      </w:ins>
      <w:ins w:id="309" w:author="Jonathan Wood" w:date="2020-08-12T20:38:00Z">
        <w:r w:rsidR="00ED360E">
          <w:t>the participant</w:t>
        </w:r>
      </w:ins>
      <w:ins w:id="310" w:author="Hyosub Kim" w:date="2020-08-28T16:39:00Z">
        <w:r w:rsidR="00D63480">
          <w:t>’</w:t>
        </w:r>
      </w:ins>
      <w:ins w:id="311" w:author="Jonathan Wood" w:date="2020-08-12T20:38:00Z">
        <w:r w:rsidR="00ED360E">
          <w:t xml:space="preserve">s baseline </w:t>
        </w:r>
      </w:ins>
      <w:ins w:id="312" w:author="Jonathan Wood" w:date="2020-08-26T10:29:00Z">
        <w:r w:rsidR="00A647D2">
          <w:t>walking pattern</w:t>
        </w:r>
      </w:ins>
      <w:ins w:id="313" w:author="Jonathan Wood" w:date="2020-08-12T20:37:00Z">
        <w:r w:rsidR="00ED360E">
          <w:t>.</w:t>
        </w:r>
      </w:ins>
      <w:ins w:id="314" w:author="Jonathan Wood" w:date="2020-08-26T10:31:00Z">
        <w:r w:rsidR="00144E2C">
          <w:t xml:space="preserve"> We assume that the amount of uncertainty sur</w:t>
        </w:r>
      </w:ins>
      <w:ins w:id="315" w:author="Jonathan Wood" w:date="2020-08-26T10:32:00Z">
        <w:r w:rsidR="00144E2C">
          <w:t xml:space="preserve">rounding the participants baseline walking is similar to the uncertainty surrounding the visual targets. </w:t>
        </w:r>
      </w:ins>
      <w:ins w:id="316" w:author="Jonathan Wood" w:date="2020-08-26T10:29:00Z">
        <w:r w:rsidR="00A647D2">
          <w:t xml:space="preserve">Therefore, </w:t>
        </w:r>
      </w:ins>
      <w:ins w:id="317" w:author="Jonathan Wood" w:date="2020-08-26T10:32:00Z">
        <w:r w:rsidR="00144E2C">
          <w:t>we set the likelihood variance to be consistent throughout the experiment</w:t>
        </w:r>
      </w:ins>
      <w:ins w:id="318" w:author="Jonathan Wood" w:date="2020-08-26T10:28:00Z">
        <w:r w:rsidR="00A647D2">
          <w:t>.</w:t>
        </w:r>
      </w:ins>
      <w:ins w:id="319" w:author="Jonathan Wood" w:date="2020-08-12T20:37:00Z">
        <w:r w:rsidR="00ED360E">
          <w:t xml:space="preserve"> </w:t>
        </w:r>
      </w:ins>
    </w:p>
    <w:p w14:paraId="753571DC" w14:textId="77777777" w:rsidR="00144E2C" w:rsidRDefault="00144E2C" w:rsidP="003665D7">
      <w:pPr>
        <w:spacing w:line="480" w:lineRule="auto"/>
        <w:rPr>
          <w:ins w:id="320" w:author="Jonathan Wood" w:date="2020-08-26T10:33:00Z"/>
        </w:rPr>
      </w:pPr>
    </w:p>
    <w:p w14:paraId="283A7F66" w14:textId="745A71F8" w:rsidR="00591F30" w:rsidRDefault="00144E2C" w:rsidP="003665D7">
      <w:pPr>
        <w:spacing w:line="480" w:lineRule="auto"/>
      </w:pPr>
      <w:ins w:id="321" w:author="Jonathan Wood" w:date="2020-08-26T10:35:00Z">
        <w:r>
          <w:t>T</w:t>
        </w:r>
      </w:ins>
      <w:ins w:id="322" w:author="Jonathan Wood" w:date="2020-08-10T11:29:00Z">
        <w:r w:rsidR="00944B02">
          <w:t>he brain</w:t>
        </w:r>
      </w:ins>
      <w:ins w:id="323" w:author="Jonathan Wood" w:date="2020-08-26T10:35:00Z">
        <w:r>
          <w:t xml:space="preserve"> is likely to adjust its belief about the consistency of targets during the Learning phase</w:t>
        </w:r>
      </w:ins>
      <w:ins w:id="324" w:author="Jonathan Wood" w:date="2020-08-26T10:36:00Z">
        <w:r>
          <w:t xml:space="preserve"> as more evidence about target locations arrive</w:t>
        </w:r>
      </w:ins>
      <w:ins w:id="325" w:author="Jonathan Wood" w:date="2020-08-26T10:35:00Z">
        <w:r>
          <w:t xml:space="preserve">. </w:t>
        </w:r>
      </w:ins>
      <w:ins w:id="326" w:author="Jonathan Wood" w:date="2020-08-27T12:13:00Z">
        <w:r w:rsidR="00D31135">
          <w:t>Use-dependent learning is more accurately modeled using adaptive priors versus a normative Bayesian model</w:t>
        </w:r>
      </w:ins>
      <w:ins w:id="327" w:author="Jonathan Wood" w:date="2020-08-27T12:14:00Z">
        <w:r w:rsidR="00D31135">
          <w:t xml:space="preserve"> </w:t>
        </w:r>
      </w:ins>
      <w:ins w:id="328" w:author="Hyosub Kim" w:date="2020-08-28T16:40:00Z">
        <w:r w:rsidR="00D63480">
          <w:t xml:space="preserve">that does not include learning of priors </w:t>
        </w:r>
      </w:ins>
      <w:ins w:id="329" w:author="Jonathan Wood" w:date="2020-08-27T12:14:00Z">
        <w:r w:rsidR="00D31135">
          <w:fldChar w:fldCharType="begin"/>
        </w:r>
        <w:r w:rsidR="00D31135">
          <w:instrText xml:space="preserve"> ADDIN ZOTERO_ITEM CSL_CITATION {"citationID":"3u3jCAH3","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D31135">
          <w:fldChar w:fldCharType="separate"/>
        </w:r>
        <w:r w:rsidR="00D31135" w:rsidRPr="00144E2C">
          <w:t>(Verstynen and Sabes, 2011)</w:t>
        </w:r>
        <w:r w:rsidR="00D31135">
          <w:fldChar w:fldCharType="end"/>
        </w:r>
      </w:ins>
      <w:ins w:id="330" w:author="Jonathan Wood" w:date="2020-08-27T12:13:00Z">
        <w:r w:rsidR="00D31135">
          <w:t xml:space="preserve">. </w:t>
        </w:r>
      </w:ins>
      <w:ins w:id="331" w:author="Jonathan Wood" w:date="2020-08-26T10:36:00Z">
        <w:r>
          <w:t>Therefore,</w:t>
        </w:r>
      </w:ins>
      <w:ins w:id="332" w:author="Jonathan Wood" w:date="2020-08-12T20:41:00Z">
        <w:r w:rsidR="002C1E16">
          <w:t xml:space="preserve"> </w:t>
        </w:r>
      </w:ins>
      <w:ins w:id="333" w:author="Jonathan Wood" w:date="2020-08-10T11:30:00Z">
        <w:r w:rsidR="00944B02">
          <w:t xml:space="preserve">we assume that the prior </w:t>
        </w:r>
      </w:ins>
      <w:ins w:id="334" w:author="Jonathan Wood" w:date="2020-08-12T20:41:00Z">
        <w:r w:rsidR="002C1E16">
          <w:t>adapts</w:t>
        </w:r>
      </w:ins>
      <w:ins w:id="335" w:author="Jonathan Wood" w:date="2020-08-10T11:30:00Z">
        <w:r w:rsidR="00944B02">
          <w:t xml:space="preserve"> on </w:t>
        </w:r>
      </w:ins>
      <w:ins w:id="336" w:author="Jonathan Wood" w:date="2020-08-12T20:41:00Z">
        <w:r w:rsidR="002C1E16">
          <w:t>a</w:t>
        </w:r>
      </w:ins>
      <w:ins w:id="337" w:author="Jonathan Wood" w:date="2020-08-10T11:30:00Z">
        <w:r w:rsidR="00944B02">
          <w:t xml:space="preserve"> stride</w:t>
        </w:r>
      </w:ins>
      <w:ins w:id="338" w:author="Jonathan Wood" w:date="2020-08-12T20:41:00Z">
        <w:r w:rsidR="002C1E16">
          <w:t xml:space="preserve"> by stride basis</w:t>
        </w:r>
      </w:ins>
      <w:del w:id="339" w:author="Jonathan Wood" w:date="2020-08-27T12:14:00Z">
        <w:r w:rsidDel="00D31135">
          <w:fldChar w:fldCharType="begin"/>
        </w:r>
        <w:r w:rsidDel="00D31135">
          <w:delInstrText xml:space="preserve"> ADDIN ZOTERO_ITEM CSL_CITATION {"citationID":"3u3jCAH3","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delInstrText>
        </w:r>
        <w:r w:rsidDel="00D31135">
          <w:fldChar w:fldCharType="separate"/>
        </w:r>
        <w:r w:rsidRPr="00144E2C" w:rsidDel="00D31135">
          <w:delText>(Verstynen and Sabes, 2011)</w:delText>
        </w:r>
        <w:r w:rsidDel="00D31135">
          <w:fldChar w:fldCharType="end"/>
        </w:r>
      </w:del>
      <w:ins w:id="340" w:author="Jonathan Wood" w:date="2020-08-10T11:30:00Z">
        <w:r w:rsidR="00944B02">
          <w:t xml:space="preserve">. </w:t>
        </w:r>
      </w:ins>
      <w:r w:rsidR="00591F30">
        <w:t xml:space="preserve">The </w:t>
      </w:r>
      <w:r w:rsidR="00ED0DD8">
        <w:t xml:space="preserve">adaptive nature of the model is </w:t>
      </w:r>
      <w:r w:rsidR="00971F0B">
        <w:t>captured</w:t>
      </w:r>
      <w:r w:rsidR="00ED0DD8">
        <w:t xml:space="preserve"> by the stride-by-stride updating of the prior probability’s </w:t>
      </w:r>
      <w:r w:rsidR="00880873">
        <w:t xml:space="preserve">parameters </w:t>
      </w:r>
      <m:oMath>
        <m:r>
          <w:rPr>
            <w:rFonts w:ascii="Cambria Math" w:hAnsi="Cambria Math"/>
          </w:rPr>
          <m:t>N(</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n</m:t>
            </m:r>
          </m:sub>
          <m:sup>
            <m:r>
              <w:rPr>
                <w:rFonts w:ascii="Cambria Math" w:hAnsi="Cambria Math"/>
              </w:rPr>
              <m:t>2</m:t>
            </m:r>
          </m:sup>
        </m:sSubSup>
        <m:r>
          <w:rPr>
            <w:rFonts w:ascii="Cambria Math" w:hAnsi="Cambria Math"/>
          </w:rPr>
          <m:t>)</m:t>
        </m:r>
      </m:oMath>
      <w:r w:rsidR="00F75B19">
        <w:t>:</w:t>
      </w:r>
    </w:p>
    <w:p w14:paraId="6736235A" w14:textId="77777777" w:rsidR="00591F30" w:rsidRDefault="00591F30" w:rsidP="00407563">
      <w:pPr>
        <w:spacing w:line="480" w:lineRule="auto"/>
      </w:pPr>
    </w:p>
    <w:p w14:paraId="7B19CF13" w14:textId="6B232A52" w:rsidR="00591F30" w:rsidRDefault="008D4DF4" w:rsidP="00407563">
      <w:pPr>
        <w:spacing w:line="480" w:lineRule="auto"/>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1</m:t>
            </m:r>
          </m:sub>
        </m:sSub>
        <m:r>
          <w:rPr>
            <w:rFonts w:ascii="Cambria Math" w:hAnsi="Cambria Math"/>
          </w:rPr>
          <m:t>=</m:t>
        </m:r>
        <m:d>
          <m:dPr>
            <m:ctrlPr>
              <w:rPr>
                <w:rFonts w:ascii="Cambria Math" w:hAnsi="Cambria Math"/>
                <w:i/>
              </w:rPr>
            </m:ctrlPr>
          </m:dPr>
          <m:e>
            <m:r>
              <w:rPr>
                <w:rFonts w:ascii="Cambria Math" w:hAnsi="Cambria Math"/>
              </w:rPr>
              <m:t>1-β</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β*</m:t>
        </m:r>
        <m:sSub>
          <m:sSubPr>
            <m:ctrlPr>
              <w:rPr>
                <w:rFonts w:ascii="Cambria Math" w:hAnsi="Cambria Math"/>
                <w:i/>
              </w:rPr>
            </m:ctrlPr>
          </m:sSubPr>
          <m:e>
            <m:r>
              <w:rPr>
                <w:rFonts w:ascii="Cambria Math" w:hAnsi="Cambria Math"/>
              </w:rPr>
              <m:t>θ</m:t>
            </m:r>
          </m:e>
          <m:sub>
            <m:r>
              <w:rPr>
                <w:rFonts w:ascii="Cambria Math" w:hAnsi="Cambria Math"/>
              </w:rPr>
              <m:t>n</m:t>
            </m:r>
          </m:sub>
        </m:sSub>
      </m:oMath>
      <w:r w:rsidR="00591F30">
        <w:t xml:space="preserve">  </w:t>
      </w:r>
      <w:r w:rsidR="007B6811">
        <w:tab/>
      </w:r>
      <w:r w:rsidR="007B6811">
        <w:tab/>
      </w:r>
      <w:r w:rsidR="007B6811">
        <w:tab/>
      </w:r>
      <w:r w:rsidR="007B6811">
        <w:tab/>
      </w:r>
      <w:r w:rsidR="007B6811">
        <w:tab/>
      </w:r>
      <w:r w:rsidR="007B6811">
        <w:tab/>
      </w:r>
      <w:r w:rsidR="00D12592">
        <w:tab/>
      </w:r>
      <w:r w:rsidR="00BF52F6">
        <w:tab/>
      </w:r>
      <w:r w:rsidR="00BF52F6">
        <w:tab/>
      </w:r>
      <w:r w:rsidR="007B6811">
        <w:t>(</w:t>
      </w:r>
      <w:del w:id="341" w:author="Jonathan Wood" w:date="2020-08-31T09:03:00Z">
        <w:r w:rsidR="00C50295" w:rsidDel="00C753F8">
          <w:delText>7</w:delText>
        </w:r>
      </w:del>
      <w:ins w:id="342" w:author="Jonathan Wood" w:date="2020-08-31T09:03:00Z">
        <w:r w:rsidR="00C753F8">
          <w:t>8</w:t>
        </w:r>
      </w:ins>
      <w:r w:rsidR="007B6811">
        <w:t>)</w:t>
      </w:r>
    </w:p>
    <w:p w14:paraId="44A4D404" w14:textId="427FCA2A" w:rsidR="00507F44" w:rsidRPr="00D539FB" w:rsidRDefault="008D4DF4" w:rsidP="00407563">
      <w:pPr>
        <w:spacing w:line="480" w:lineRule="auto"/>
      </w:pPr>
      <m:oMath>
        <m:sSubSup>
          <m:sSubSupPr>
            <m:ctrlPr>
              <w:rPr>
                <w:rFonts w:ascii="Cambria Math" w:hAnsi="Cambria Math"/>
                <w:i/>
              </w:rPr>
            </m:ctrlPr>
          </m:sSubSupPr>
          <m:e>
            <m:r>
              <w:rPr>
                <w:rFonts w:ascii="Cambria Math" w:hAnsi="Cambria Math"/>
              </w:rPr>
              <m:t>σ</m:t>
            </m:r>
          </m:e>
          <m:sub>
            <m:r>
              <w:rPr>
                <w:rFonts w:ascii="Cambria Math" w:hAnsi="Cambria Math"/>
              </w:rPr>
              <m:t>prior, n+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1-</m:t>
            </m:r>
            <w:bookmarkStart w:id="343" w:name="_Hlk37794084"/>
            <m:r>
              <w:rPr>
                <w:rFonts w:ascii="Cambria Math" w:hAnsi="Cambria Math"/>
              </w:rPr>
              <m:t>β</m:t>
            </m:r>
            <w:bookmarkEnd w:id="343"/>
          </m:e>
        </m:d>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r>
          <w:rPr>
            <w:rFonts w:ascii="Cambria Math" w:hAnsi="Cambria Math"/>
          </w:rPr>
          <m:t>+β*</m:t>
        </m:r>
        <m:sSup>
          <m:sSupPr>
            <m:ctrlPr>
              <w:rPr>
                <w:rFonts w:ascii="Cambria Math" w:hAnsi="Cambria Math"/>
                <w:i/>
              </w:rPr>
            </m:ctrlPr>
          </m:sSupPr>
          <m:e>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m:t>
                </m:r>
              </m:sub>
            </m:sSub>
            <m:r>
              <w:rPr>
                <w:rFonts w:ascii="Cambria Math" w:hAnsi="Cambria Math"/>
              </w:rPr>
              <m:t>)</m:t>
            </m:r>
          </m:e>
          <m:sup>
            <m:r>
              <w:rPr>
                <w:rFonts w:ascii="Cambria Math" w:hAnsi="Cambria Math"/>
              </w:rPr>
              <m:t>2</m:t>
            </m:r>
          </m:sup>
        </m:sSup>
      </m:oMath>
      <w:r w:rsidR="00591F30">
        <w:t xml:space="preserve">  </w:t>
      </w:r>
      <w:r w:rsidR="007B6811">
        <w:tab/>
      </w:r>
      <w:r w:rsidR="007B6811">
        <w:tab/>
      </w:r>
      <w:r w:rsidR="007B6811">
        <w:tab/>
      </w:r>
      <w:r w:rsidR="007B6811">
        <w:tab/>
      </w:r>
      <w:r w:rsidR="00E93080">
        <w:tab/>
      </w:r>
      <w:r w:rsidR="00BF52F6">
        <w:tab/>
      </w:r>
      <w:r w:rsidR="007B6811">
        <w:t>(</w:t>
      </w:r>
      <w:ins w:id="344" w:author="Jonathan Wood" w:date="2020-08-31T09:03:00Z">
        <w:r w:rsidR="00C753F8">
          <w:t>9</w:t>
        </w:r>
      </w:ins>
      <w:del w:id="345" w:author="Jonathan Wood" w:date="2020-08-31T09:03:00Z">
        <w:r w:rsidR="00C50295" w:rsidDel="00C753F8">
          <w:delText>8</w:delText>
        </w:r>
      </w:del>
      <w:r w:rsidR="007B6811">
        <w:t>)</w:t>
      </w:r>
    </w:p>
    <w:p w14:paraId="4A53167A" w14:textId="7B905B9B" w:rsidR="00EF45BD" w:rsidRPr="00EF45BD" w:rsidRDefault="00EF45BD" w:rsidP="00407563">
      <w:pPr>
        <w:spacing w:line="480" w:lineRule="auto"/>
        <w:rPr>
          <w:rFonts w:eastAsiaTheme="minorEastAsia"/>
        </w:rPr>
      </w:pPr>
      <m:oMath>
        <m:r>
          <w:rPr>
            <w:rFonts w:ascii="Cambria Math" w:hAnsi="Cambria Math"/>
          </w:rPr>
          <m:t>0&lt;β&lt;1</m:t>
        </m:r>
      </m:oMath>
      <w:r w:rsidR="00465960">
        <w:rPr>
          <w:rFonts w:eastAsiaTheme="minorEastAsia"/>
        </w:rPr>
        <w:t>,</w:t>
      </w:r>
    </w:p>
    <w:p w14:paraId="4FF25868" w14:textId="082EDBD6" w:rsidR="00EF45BD" w:rsidRPr="00F76635" w:rsidRDefault="00EF45BD" w:rsidP="00407563">
      <w:pPr>
        <w:spacing w:line="480" w:lineRule="auto"/>
        <w:rPr>
          <w:rFonts w:eastAsiaTheme="minorEastAsia"/>
        </w:rPr>
      </w:pPr>
      <m:oMathPara>
        <m:oMathParaPr>
          <m:jc m:val="left"/>
        </m:oMathParaPr>
        <m:oMath>
          <m:r>
            <w:rPr>
              <w:rFonts w:ascii="Cambria Math" w:hAnsi="Cambria Math"/>
            </w:rPr>
            <m:t>0&lt;</m:t>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m:rPr>
              <m:sty m:val="p"/>
            </m:rPr>
            <w:rPr>
              <w:rFonts w:ascii="Cambria Math" w:hAnsi="Cambria Math"/>
            </w:rPr>
            <m:t xml:space="preserve"> </m:t>
          </m:r>
          <m:r>
            <w:rPr>
              <w:rFonts w:ascii="Cambria Math" w:hAnsi="Cambria Math"/>
            </w:rPr>
            <m:t>&lt;100</m:t>
          </m:r>
        </m:oMath>
      </m:oMathPara>
    </w:p>
    <w:p w14:paraId="713EAC9F" w14:textId="77777777" w:rsidR="00591F30" w:rsidRDefault="00591F30" w:rsidP="00407563">
      <w:pPr>
        <w:spacing w:line="480" w:lineRule="auto"/>
      </w:pPr>
    </w:p>
    <w:p w14:paraId="769E1CB2" w14:textId="71F132E3" w:rsidR="00FC4149" w:rsidRDefault="00591F30" w:rsidP="00407563">
      <w:pPr>
        <w:spacing w:line="480" w:lineRule="auto"/>
      </w:pPr>
      <m:oMath>
        <m:r>
          <w:rPr>
            <w:rFonts w:ascii="Cambria Math" w:hAnsi="Cambria Math"/>
          </w:rPr>
          <m:t>β</m:t>
        </m:r>
      </m:oMath>
      <w:r>
        <w:t xml:space="preserve"> is a free parameter representing the learning </w:t>
      </w:r>
      <w:proofErr w:type="gramStart"/>
      <w:r>
        <w:t>rate</w:t>
      </w:r>
      <w:r w:rsidR="00F802B0">
        <w:t>.</w:t>
      </w:r>
      <w:proofErr w:type="gramEnd"/>
      <w:r w:rsidR="00E84A95">
        <w:t xml:space="preserve"> </w:t>
      </w:r>
      <w:r w:rsidR="003B7452">
        <w:t>T</w:t>
      </w:r>
      <w:r w:rsidR="00A24826">
        <w:t>he Adaptive Bayesian model has two free parameters</w:t>
      </w:r>
      <w:r w:rsidR="00121810">
        <w:t xml:space="preserve">, in comparison to the four free parameters of the </w:t>
      </w:r>
      <w:r w:rsidR="00A24826">
        <w:t xml:space="preserve">Strategy </w:t>
      </w:r>
      <w:r w:rsidR="0017005F">
        <w:t>plus</w:t>
      </w:r>
      <w:r w:rsidR="00465960">
        <w:t xml:space="preserve"> Use-Dependent</w:t>
      </w:r>
      <w:r w:rsidR="00A24826">
        <w:t xml:space="preserve"> model. </w:t>
      </w:r>
    </w:p>
    <w:p w14:paraId="449BA518" w14:textId="15FF1009" w:rsidR="00E84A95" w:rsidRDefault="00E84A95" w:rsidP="00407563">
      <w:pPr>
        <w:spacing w:line="480" w:lineRule="auto"/>
      </w:pPr>
    </w:p>
    <w:p w14:paraId="5A5B69D2" w14:textId="155CF700" w:rsidR="00D12592" w:rsidRPr="0085029E" w:rsidRDefault="00345A0C" w:rsidP="00407563">
      <w:pPr>
        <w:spacing w:line="480" w:lineRule="auto"/>
        <w:rPr>
          <w:u w:val="single"/>
        </w:rPr>
      </w:pPr>
      <w:bookmarkStart w:id="346" w:name="_Hlk41035246"/>
      <w:r>
        <w:t>Our two</w:t>
      </w:r>
      <w:r w:rsidR="00D061A8">
        <w:t xml:space="preserve"> models provide distinct interpretations of how use-dependent biases evolve and the specific constraints acting on them. The Strategy </w:t>
      </w:r>
      <w:r w:rsidR="0017005F">
        <w:t>plus</w:t>
      </w:r>
      <w:r w:rsidR="00465960">
        <w:t xml:space="preserve"> Use-Dependent</w:t>
      </w:r>
      <w:r w:rsidR="00D061A8">
        <w:t xml:space="preserve"> model assumes separate, yet parallel, </w:t>
      </w:r>
      <w:r>
        <w:t>explicit (</w:t>
      </w:r>
      <w:r w:rsidR="002042D8">
        <w:t>s</w:t>
      </w:r>
      <w:r>
        <w:t xml:space="preserve">trategy) and </w:t>
      </w:r>
      <w:r w:rsidR="00D061A8">
        <w:t>implicit (</w:t>
      </w:r>
      <w:r w:rsidR="00465960">
        <w:t>use-dependent</w:t>
      </w:r>
      <w:r w:rsidR="00D061A8">
        <w:t xml:space="preserve">) learning mechanisms. In this model, use-dependent learning is persistently active, but evolves slowly in response to the direction of the walking asymmetry. In </w:t>
      </w:r>
      <w:r>
        <w:t xml:space="preserve">direct </w:t>
      </w:r>
      <w:r w:rsidR="00D061A8">
        <w:t xml:space="preserve">contrast, the Adaptive Bayesian model does not invoke separate </w:t>
      </w:r>
      <w:r>
        <w:t xml:space="preserve">explicit and </w:t>
      </w:r>
      <w:r w:rsidR="00D061A8">
        <w:t xml:space="preserve">implicit learning processes, but frames the problem of changing an agent’s behavior in response to visual targets </w:t>
      </w:r>
      <w:r w:rsidR="003B7452">
        <w:t xml:space="preserve">(or the absence of them, as during Washout) </w:t>
      </w:r>
      <w:r w:rsidR="00D061A8">
        <w:t xml:space="preserve">as one of Bayesian estimation </w:t>
      </w:r>
      <w:r w:rsidR="00D061A8">
        <w:fldChar w:fldCharType="begin"/>
      </w:r>
      <w:r w:rsidR="005E1D22">
        <w:instrText xml:space="preserve"> ADDIN ZOTERO_ITEM CSL_CITATION {"citationID":"IHl0ICmL","properties":{"formattedCitation":"(Ernst and Banks, 2002; K\\uc0\\u246{}rding, 2007; Verstynen and Sabes, 2011; Wei and K\\uc0\\u246{}rding, 2009)","plainCitation":"(Ernst and Banks, 2002; Körding, 2007; Verstynen and Sabes, 2011; Wei and Körding, 2009)","noteIndex":0},"citationItems":[{"id":693,"uris":["http://zotero.org/users/5226272/items/QP7438VK"],"uri":["http://zotero.org/users/5226272/items/QP7438VK"],"itemData":{"id":693,"type":"article-journal","container-title":"Nature","DOI":"10.1038/415429a","ISSN":"00280836","issue":"6870","language":"en","page":"429-433","source":"Crossref","title":"Humans integrate visual and haptic information in a statistically optimal fashion","volume":"415","author":[{"family":"Ernst","given":"Marc O."},{"family":"Banks","given":"Martin S."}],"issued":{"date-parts":[["2002",1,24]]}}},{"id":1448,"uris":["http://zotero.org/users/5226272/items/884495KI"],"uri":["http://zotero.org/users/5226272/items/884495KI"],"itemData":{"id":1448,"type":"article-journal","abstract":"The purpose of our nervous system is to allow us to successfully interact with our environment. This normative idea is formalized by decision theory that defines which choices would be most beneficial. We live in an uncertain world, and each decision may have many possible outcomes; choosing the best decision is thus complicated. Bayesian decision theory formalizes these problems in the presence of uncertainty and often provides compact models that predict observed behavior. With its elegant formalization of the problems faced by the nervous system, it promises to become a major inspiration for studies in neuroscience.","container-title":"Science","DOI":"10.1126/science.1142998","ISSN":"0036-8075, 1095-9203","issue":"5850","journalAbbreviation":"Science","language":"en","page":"606-610","source":"DOI.org (Crossref)","title":"Decision Theory: What \"Should\" the Nervous System Do?","title-short":"Decision Theory","volume":"318","author":[{"family":"Körding","given":"Konrad"}],"issued":{"date-parts":[["2007",10,26]]}}},{"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842,"uris":["http://zotero.org/users/5226272/items/NCVQD93M"],"uri":["http://zotero.org/users/5226272/items/NCVQD93M"],"itemData":{"id":842,"type":"article-journal","container-title":"Journal of Neurophysiology","DOI":"10.1152/jn.90545.2008","ISSN":"0022-3077, 1522-1598","issue":"2","journalAbbreviation":"J Neurophysiol","language":"en","page":"655-664","source":"DOI.org (Crossref)","title":"Relevance of error: what drives motor adaptation?","title-short":"Relevance of Error","volume":"101","author":[{"family":"Wei","given":"Kunlin"},{"family":"Körding","given":"Konrad"}],"issued":{"date-parts":[["2009",2]]}}}],"schema":"https://github.com/citation-style-language/schema/raw/master/csl-citation.json"} </w:instrText>
      </w:r>
      <w:r w:rsidR="00D061A8">
        <w:fldChar w:fldCharType="separate"/>
      </w:r>
      <w:r w:rsidR="006B3297" w:rsidRPr="006B3297">
        <w:rPr>
          <w:szCs w:val="24"/>
        </w:rPr>
        <w:t>(Ernst and Banks, 2002; Körding, 2007; Verstynen and Sabes, 2011; Wei and Körding, 2009)</w:t>
      </w:r>
      <w:r w:rsidR="00D061A8">
        <w:fldChar w:fldCharType="end"/>
      </w:r>
      <w:r w:rsidR="00D061A8">
        <w:t xml:space="preserve">. The MAP estimate may certainly result from contributions of implicit and explicit mechanisms, but the model does not distinguish between the two. </w:t>
      </w:r>
      <w:bookmarkEnd w:id="346"/>
      <w:ins w:id="347" w:author="Jonathan Wood" w:date="2020-08-26T14:14:00Z">
        <w:r w:rsidR="00C274B7">
          <w:t xml:space="preserve">However, the primary </w:t>
        </w:r>
        <w:del w:id="348" w:author="Hyosub Kim" w:date="2020-08-28T16:42:00Z">
          <w:r w:rsidR="00C274B7" w:rsidDel="00D63480">
            <w:delText>difference</w:delText>
          </w:r>
        </w:del>
      </w:ins>
      <w:ins w:id="349" w:author="Jonathan Wood" w:date="2020-08-26T14:17:00Z">
        <w:del w:id="350" w:author="Hyosub Kim" w:date="2020-08-28T16:42:00Z">
          <w:r w:rsidR="00C274B7" w:rsidDel="00D63480">
            <w:delText>s</w:delText>
          </w:r>
        </w:del>
      </w:ins>
      <w:ins w:id="351" w:author="Jonathan Wood" w:date="2020-08-26T14:14:00Z">
        <w:del w:id="352" w:author="Hyosub Kim" w:date="2020-08-28T16:42:00Z">
          <w:r w:rsidR="00C274B7" w:rsidDel="00D63480">
            <w:delText xml:space="preserve"> we are testing here,</w:delText>
          </w:r>
        </w:del>
      </w:ins>
      <w:ins w:id="353" w:author="Hyosub Kim" w:date="2020-08-28T16:42:00Z">
        <w:r w:rsidR="00D63480">
          <w:t>comparisons</w:t>
        </w:r>
      </w:ins>
      <w:ins w:id="354" w:author="Jonathan Wood" w:date="2020-08-26T14:14:00Z">
        <w:r w:rsidR="00C274B7">
          <w:t xml:space="preserve"> </w:t>
        </w:r>
      </w:ins>
      <w:ins w:id="355" w:author="Jonathan Wood" w:date="2020-08-26T14:17:00Z">
        <w:r w:rsidR="00C274B7">
          <w:t>are</w:t>
        </w:r>
      </w:ins>
      <w:ins w:id="356" w:author="Jonathan Wood" w:date="2020-08-26T14:16:00Z">
        <w:r w:rsidR="00C274B7">
          <w:t xml:space="preserve"> the predicted size of the</w:t>
        </w:r>
      </w:ins>
      <w:ins w:id="357" w:author="Jonathan Wood" w:date="2020-08-26T14:15:00Z">
        <w:r w:rsidR="00C274B7">
          <w:t xml:space="preserve"> use-dependent aftereffect</w:t>
        </w:r>
      </w:ins>
      <w:ins w:id="358" w:author="Jonathan Wood" w:date="2020-08-26T14:17:00Z">
        <w:r w:rsidR="00C274B7">
          <w:t>s</w:t>
        </w:r>
      </w:ins>
      <w:ins w:id="359" w:author="Jonathan Wood" w:date="2020-08-26T14:15:00Z">
        <w:r w:rsidR="00C274B7">
          <w:t xml:space="preserve"> in response to v</w:t>
        </w:r>
      </w:ins>
      <w:ins w:id="360" w:author="Jonathan Wood" w:date="2020-08-26T14:16:00Z">
        <w:r w:rsidR="00C274B7">
          <w:t>arying degrees of practice consistency. The Strategy plus Use-Dependent model predicts that the use-dependent aftereffects will be similar across the three different conditions</w:t>
        </w:r>
      </w:ins>
      <w:ins w:id="361" w:author="Jonathan Wood" w:date="2020-08-26T14:17:00Z">
        <w:r w:rsidR="00C274B7">
          <w:t xml:space="preserve"> while </w:t>
        </w:r>
      </w:ins>
      <w:ins w:id="362" w:author="Jonathan Wood" w:date="2020-08-12T19:24:00Z">
        <w:r w:rsidR="00A451A6">
          <w:t xml:space="preserve">the Adaptive Bayesian model predicts </w:t>
        </w:r>
      </w:ins>
      <w:ins w:id="363" w:author="Hyosub Kim" w:date="2020-08-28T15:43:00Z">
        <w:r w:rsidR="005F4665">
          <w:t xml:space="preserve">progressively smaller </w:t>
        </w:r>
      </w:ins>
      <w:ins w:id="364" w:author="Jonathan Wood" w:date="2020-08-12T19:24:00Z">
        <w:del w:id="365" w:author="Hyosub Kim" w:date="2020-08-28T15:43:00Z">
          <w:r w:rsidR="00A451A6" w:rsidDel="005F4665">
            <w:delText xml:space="preserve">that the </w:delText>
          </w:r>
        </w:del>
        <w:r w:rsidR="00A451A6">
          <w:t xml:space="preserve">use-dependent aftereffects </w:t>
        </w:r>
        <w:del w:id="366" w:author="Hyosub Kim" w:date="2020-08-28T15:43:00Z">
          <w:r w:rsidR="00A451A6" w:rsidDel="005F4665">
            <w:delText>will be</w:delText>
          </w:r>
        </w:del>
      </w:ins>
      <w:ins w:id="367" w:author="Jonathan Wood" w:date="2020-08-26T08:45:00Z">
        <w:del w:id="368" w:author="Hyosub Kim" w:date="2020-08-28T15:43:00Z">
          <w:r w:rsidR="00CD3AC6" w:rsidDel="005F4665">
            <w:delText xml:space="preserve"> progressively</w:delText>
          </w:r>
        </w:del>
      </w:ins>
      <w:ins w:id="369" w:author="Jonathan Wood" w:date="2020-08-12T19:24:00Z">
        <w:del w:id="370" w:author="Hyosub Kim" w:date="2020-08-28T15:43:00Z">
          <w:r w:rsidR="00A451A6" w:rsidDel="005F4665">
            <w:delText xml:space="preserve"> reduced </w:delText>
          </w:r>
        </w:del>
      </w:ins>
      <w:ins w:id="371" w:author="Jonathan Wood" w:date="2020-08-26T08:46:00Z">
        <w:r w:rsidR="00CD3AC6">
          <w:t xml:space="preserve">as </w:t>
        </w:r>
      </w:ins>
      <w:ins w:id="372" w:author="Jonathan Wood" w:date="2020-08-12T19:24:00Z">
        <w:r w:rsidR="00A451A6">
          <w:t>target consistency</w:t>
        </w:r>
      </w:ins>
      <w:ins w:id="373" w:author="Jonathan Wood" w:date="2020-08-26T08:46:00Z">
        <w:r w:rsidR="00CD3AC6">
          <w:t xml:space="preserve"> is reduced</w:t>
        </w:r>
      </w:ins>
      <w:ins w:id="374" w:author="Jonathan Wood" w:date="2020-08-12T19:24:00Z">
        <w:r w:rsidR="00A451A6">
          <w:t>.</w:t>
        </w:r>
      </w:ins>
    </w:p>
    <w:p w14:paraId="7D529E57" w14:textId="753A0F0E" w:rsidR="007A61A4" w:rsidRDefault="007A61A4" w:rsidP="00407563">
      <w:pPr>
        <w:tabs>
          <w:tab w:val="left" w:pos="3510"/>
        </w:tabs>
        <w:spacing w:line="480" w:lineRule="auto"/>
      </w:pPr>
    </w:p>
    <w:p w14:paraId="17F7CBF3" w14:textId="1F6BB87C" w:rsidR="00D67E04" w:rsidRDefault="00390B43" w:rsidP="00407563">
      <w:pPr>
        <w:tabs>
          <w:tab w:val="left" w:pos="3510"/>
        </w:tabs>
        <w:spacing w:line="480" w:lineRule="auto"/>
        <w:rPr>
          <w:b/>
          <w:bCs/>
        </w:rPr>
      </w:pPr>
      <w:r w:rsidRPr="007A3868">
        <w:rPr>
          <w:b/>
          <w:bCs/>
        </w:rPr>
        <w:t>S</w:t>
      </w:r>
      <w:r w:rsidR="001C7AA5" w:rsidRPr="007A3868">
        <w:rPr>
          <w:b/>
          <w:bCs/>
        </w:rPr>
        <w:t xml:space="preserve">tatistical </w:t>
      </w:r>
      <w:r w:rsidR="00EA3C2E" w:rsidRPr="007A3868">
        <w:rPr>
          <w:b/>
          <w:bCs/>
        </w:rPr>
        <w:t>A</w:t>
      </w:r>
      <w:r w:rsidR="001C7AA5" w:rsidRPr="007A3868">
        <w:rPr>
          <w:b/>
          <w:bCs/>
        </w:rPr>
        <w:t>nalysis:</w:t>
      </w:r>
    </w:p>
    <w:p w14:paraId="029131E9" w14:textId="4FF89AAF" w:rsidR="00DD1498" w:rsidRDefault="00DD1498" w:rsidP="00407563">
      <w:pPr>
        <w:tabs>
          <w:tab w:val="left" w:pos="3510"/>
        </w:tabs>
        <w:spacing w:line="480" w:lineRule="auto"/>
      </w:pPr>
      <w:r>
        <w:t>Model fitting and model selection, in conjunction with behavioral analyses, will form the basis for our inferences regarding which of the two models (hypotheses) is more strongly supported.</w:t>
      </w:r>
    </w:p>
    <w:p w14:paraId="7B7CA63B" w14:textId="77777777" w:rsidR="00DD1498" w:rsidRPr="007A3868" w:rsidRDefault="00DD1498" w:rsidP="00407563">
      <w:pPr>
        <w:tabs>
          <w:tab w:val="left" w:pos="3510"/>
        </w:tabs>
        <w:spacing w:line="480" w:lineRule="auto"/>
        <w:rPr>
          <w:b/>
          <w:bCs/>
        </w:rPr>
      </w:pPr>
    </w:p>
    <w:p w14:paraId="4F607D01" w14:textId="42A97AA8" w:rsidR="007A61A4" w:rsidRPr="0085029E" w:rsidRDefault="00A37E3C" w:rsidP="00407563">
      <w:pPr>
        <w:tabs>
          <w:tab w:val="left" w:pos="3510"/>
        </w:tabs>
        <w:spacing w:line="480" w:lineRule="auto"/>
        <w:rPr>
          <w:i/>
          <w:iCs/>
        </w:rPr>
      </w:pPr>
      <w:r>
        <w:rPr>
          <w:i/>
          <w:iCs/>
          <w:u w:val="single"/>
        </w:rPr>
        <w:t xml:space="preserve">Computational </w:t>
      </w:r>
      <w:r w:rsidR="00D67E04" w:rsidRPr="0085029E">
        <w:rPr>
          <w:i/>
          <w:iCs/>
          <w:u w:val="single"/>
        </w:rPr>
        <w:t>Model</w:t>
      </w:r>
      <w:r>
        <w:rPr>
          <w:i/>
          <w:iCs/>
          <w:u w:val="single"/>
        </w:rPr>
        <w:t>s</w:t>
      </w:r>
      <w:r w:rsidR="00D67E04" w:rsidRPr="0085029E">
        <w:rPr>
          <w:i/>
          <w:iCs/>
          <w:u w:val="single"/>
        </w:rPr>
        <w:t>:</w:t>
      </w:r>
      <w:r w:rsidR="001C7AA5" w:rsidRPr="0085029E">
        <w:rPr>
          <w:i/>
          <w:iCs/>
        </w:rPr>
        <w:t xml:space="preserve"> </w:t>
      </w:r>
    </w:p>
    <w:p w14:paraId="26C87B28" w14:textId="697D7A6C" w:rsidR="00444FF7" w:rsidRDefault="007A61A4" w:rsidP="001C7AA5">
      <w:pPr>
        <w:spacing w:line="480" w:lineRule="auto"/>
        <w:rPr>
          <w:ins w:id="375" w:author="Jonathan Wood" w:date="2020-08-26T10:55:00Z"/>
        </w:rPr>
      </w:pPr>
      <w:r>
        <w:t>Our competing hypotheses are encapsulated by our two computational models, the Strategy plus Use-Dependent model (Model 1) and the Adaptive Bayesian model (Model 2), and their corresponding predictions regarding use-dependent biases</w:t>
      </w:r>
      <w:ins w:id="376" w:author="Jonathan Wood" w:date="2020-08-26T10:49:00Z">
        <w:r w:rsidR="007C3788">
          <w:t xml:space="preserve">: </w:t>
        </w:r>
      </w:ins>
      <w:ins w:id="377" w:author="Jonathan Wood" w:date="2020-08-26T10:50:00Z">
        <w:r w:rsidR="007C3788">
          <w:t>The strategy plus Use-Dependent model predicts no difference in aftereffects across conditions while the Adaptive Bayesian model predicts reduced aftereffects with the less consistent conditions</w:t>
        </w:r>
      </w:ins>
      <w:r>
        <w:t>.</w:t>
      </w:r>
      <w:r w:rsidR="00444FF7">
        <w:t xml:space="preserve"> </w:t>
      </w:r>
      <w:del w:id="378" w:author="Jonathan Wood" w:date="2020-08-26T11:00:00Z">
        <w:r w:rsidR="00444FF7" w:rsidDel="00444FF7">
          <w:delText xml:space="preserve">. </w:delText>
        </w:r>
      </w:del>
      <w:moveFromRangeStart w:id="379" w:author="Jonathan Wood" w:date="2020-08-26T11:00:00Z" w:name="move49332062"/>
      <w:moveFrom w:id="380" w:author="Jonathan Wood" w:date="2020-08-26T11:00:00Z">
        <w:r w:rsidR="00444FF7" w:rsidDel="00444FF7">
          <w:t>Relative support for one model over the other will be formally assessed using model selection criteria, specifically Akaike Information Criterion (AIC) scores.</w:t>
        </w:r>
        <w:r w:rsidDel="00444FF7">
          <w:t xml:space="preserve"> </w:t>
        </w:r>
      </w:moveFrom>
      <w:moveFromRangeEnd w:id="379"/>
      <w:moveToRangeStart w:id="381" w:author="Jonathan Wood" w:date="2020-08-26T10:51:00Z" w:name="move49331492"/>
      <w:moveTo w:id="382" w:author="Jonathan Wood" w:date="2020-08-26T10:51:00Z">
        <w:r w:rsidR="00444FF7">
          <w:t xml:space="preserve">After the data are collected, we will fit both models to individual participant data from all three conditions combined, using the </w:t>
        </w:r>
        <w:proofErr w:type="spellStart"/>
        <w:r w:rsidR="00444FF7">
          <w:t>fmincon</w:t>
        </w:r>
        <w:proofErr w:type="spellEnd"/>
        <w:r w:rsidR="00444FF7">
          <w:t xml:space="preserve"> function in MATLAB. This will allow us to obtain one set of parameter values for each model for each individual participant. </w:t>
        </w:r>
      </w:moveTo>
      <w:moveToRangeEnd w:id="381"/>
      <w:ins w:id="383" w:author="Jonathan Wood" w:date="2020-08-26T10:51:00Z">
        <w:r w:rsidR="00444FF7">
          <w:t xml:space="preserve">We will provide </w:t>
        </w:r>
      </w:ins>
      <w:ins w:id="384" w:author="Hyosub Kim" w:date="2020-08-28T16:46:00Z">
        <w:r w:rsidR="00E63698">
          <w:t xml:space="preserve">a figure containing </w:t>
        </w:r>
      </w:ins>
      <w:ins w:id="385" w:author="Jonathan Wood" w:date="2020-08-26T10:51:00Z">
        <w:del w:id="386" w:author="Hyosub Kim" w:date="2020-08-28T16:45:00Z">
          <w:r w:rsidR="00444FF7" w:rsidDel="00D63480">
            <w:delText>figure</w:delText>
          </w:r>
        </w:del>
      </w:ins>
      <w:ins w:id="387" w:author="Jonathan Wood" w:date="2020-08-26T10:53:00Z">
        <w:del w:id="388" w:author="Hyosub Kim" w:date="2020-08-28T16:45:00Z">
          <w:r w:rsidR="00444FF7" w:rsidDel="00D63480">
            <w:delText>s</w:delText>
          </w:r>
        </w:del>
      </w:ins>
      <w:ins w:id="389" w:author="Jonathan Wood" w:date="2020-08-26T10:51:00Z">
        <w:del w:id="390" w:author="Hyosub Kim" w:date="2020-08-28T16:45:00Z">
          <w:r w:rsidR="00444FF7" w:rsidDel="00D63480">
            <w:delText xml:space="preserve"> which</w:delText>
          </w:r>
        </w:del>
      </w:ins>
      <w:ins w:id="391" w:author="Jonathan Wood" w:date="2020-08-26T10:52:00Z">
        <w:del w:id="392" w:author="Hyosub Kim" w:date="2020-08-28T16:45:00Z">
          <w:r w:rsidR="00444FF7" w:rsidDel="00D63480">
            <w:delText xml:space="preserve"> demonstrate</w:delText>
          </w:r>
        </w:del>
        <w:r w:rsidR="00444FF7">
          <w:t xml:space="preserve"> individual and group</w:t>
        </w:r>
      </w:ins>
      <w:ins w:id="393" w:author="Jonathan Wood" w:date="2020-08-26T10:53:00Z">
        <w:r w:rsidR="00444FF7">
          <w:t xml:space="preserve"> fits for each model</w:t>
        </w:r>
      </w:ins>
      <w:ins w:id="394" w:author="Jonathan Wood" w:date="2020-08-26T14:19:00Z">
        <w:r w:rsidR="00DC21D4">
          <w:t xml:space="preserve"> and </w:t>
        </w:r>
      </w:ins>
      <w:ins w:id="395" w:author="Hyosub Kim" w:date="2020-08-28T16:47:00Z">
        <w:r w:rsidR="00E63698">
          <w:t xml:space="preserve">comparisons of simulated aftereffects </w:t>
        </w:r>
      </w:ins>
      <w:ins w:id="396" w:author="Hyosub Kim" w:date="2020-08-28T16:48:00Z">
        <w:r w:rsidR="00E63698">
          <w:t>(</w:t>
        </w:r>
      </w:ins>
      <w:ins w:id="397" w:author="Hyosub Kim" w:date="2020-08-28T16:47:00Z">
        <w:r w:rsidR="00E63698">
          <w:t xml:space="preserve">using </w:t>
        </w:r>
      </w:ins>
      <w:ins w:id="398" w:author="Hyosub Kim" w:date="2020-08-28T16:48:00Z">
        <w:r w:rsidR="00E63698">
          <w:t xml:space="preserve">best-fit </w:t>
        </w:r>
      </w:ins>
      <w:ins w:id="399" w:author="Hyosub Kim" w:date="2020-08-28T16:47:00Z">
        <w:r w:rsidR="00E63698">
          <w:t>model parameters</w:t>
        </w:r>
      </w:ins>
      <w:ins w:id="400" w:author="Hyosub Kim" w:date="2020-08-28T16:48:00Z">
        <w:r w:rsidR="00E63698">
          <w:t>)</w:t>
        </w:r>
      </w:ins>
      <w:ins w:id="401" w:author="Hyosub Kim" w:date="2020-08-28T16:47:00Z">
        <w:r w:rsidR="00E63698">
          <w:t xml:space="preserve"> </w:t>
        </w:r>
      </w:ins>
      <w:ins w:id="402" w:author="Hyosub Kim" w:date="2020-08-28T16:48:00Z">
        <w:r w:rsidR="00E63698">
          <w:t>with</w:t>
        </w:r>
      </w:ins>
      <w:ins w:id="403" w:author="Hyosub Kim" w:date="2020-08-28T16:47:00Z">
        <w:r w:rsidR="00E63698">
          <w:t xml:space="preserve"> the behavioral data to </w:t>
        </w:r>
      </w:ins>
      <w:ins w:id="404" w:author="Jonathan Wood" w:date="2020-08-26T10:53:00Z">
        <w:del w:id="405" w:author="Hyosub Kim" w:date="2020-08-28T16:47:00Z">
          <w:r w:rsidR="00444FF7" w:rsidDel="00E63698">
            <w:delText xml:space="preserve">use the model parameters to simulate aftereffects and </w:delText>
          </w:r>
        </w:del>
        <w:del w:id="406" w:author="Hyosub Kim" w:date="2020-08-28T16:46:00Z">
          <w:r w:rsidR="00444FF7" w:rsidDel="00E63698">
            <w:delText>compare them directly to the behavioral data in a figure</w:delText>
          </w:r>
        </w:del>
        <w:del w:id="407" w:author="Hyosub Kim" w:date="2020-08-28T15:58:00Z">
          <w:r w:rsidR="00444FF7" w:rsidDel="00152AE6">
            <w:delText>.</w:delText>
          </w:r>
        </w:del>
      </w:ins>
      <w:ins w:id="408" w:author="Jonathan Wood" w:date="2020-08-26T10:55:00Z">
        <w:del w:id="409" w:author="Hyosub Kim" w:date="2020-08-28T15:58:00Z">
          <w:r w:rsidR="00444FF7" w:rsidDel="00152AE6">
            <w:delText xml:space="preserve"> This figure will</w:delText>
          </w:r>
        </w:del>
        <w:del w:id="410" w:author="Hyosub Kim" w:date="2020-08-28T16:47:00Z">
          <w:r w:rsidR="00444FF7" w:rsidDel="00E63698">
            <w:delText xml:space="preserve"> </w:delText>
          </w:r>
        </w:del>
      </w:ins>
      <w:ins w:id="411" w:author="Hyosub Kim" w:date="2020-08-28T16:47:00Z">
        <w:r w:rsidR="00E63698">
          <w:t xml:space="preserve">further </w:t>
        </w:r>
      </w:ins>
      <w:ins w:id="412" w:author="Jonathan Wood" w:date="2020-08-27T12:14:00Z">
        <w:r w:rsidR="00D31135">
          <w:t>bolster</w:t>
        </w:r>
      </w:ins>
      <w:ins w:id="413" w:author="Hyosub Kim" w:date="2020-08-28T16:47:00Z">
        <w:r w:rsidR="00E63698">
          <w:t xml:space="preserve"> </w:t>
        </w:r>
      </w:ins>
      <w:ins w:id="414" w:author="Jonathan Wood" w:date="2020-08-26T10:55:00Z">
        <w:del w:id="415" w:author="Hyosub Kim" w:date="2020-08-28T16:47:00Z">
          <w:r w:rsidR="00444FF7" w:rsidDel="00E63698">
            <w:delText xml:space="preserve"> </w:delText>
          </w:r>
        </w:del>
        <w:r w:rsidR="00444FF7">
          <w:t xml:space="preserve">support for one model </w:t>
        </w:r>
        <w:del w:id="416" w:author="Hyosub Kim" w:date="2020-08-28T15:58:00Z">
          <w:r w:rsidR="00444FF7" w:rsidDel="00152AE6">
            <w:delText>or</w:delText>
          </w:r>
        </w:del>
      </w:ins>
      <w:ins w:id="417" w:author="Hyosub Kim" w:date="2020-08-28T15:58:00Z">
        <w:r w:rsidR="00152AE6">
          <w:t>over</w:t>
        </w:r>
      </w:ins>
      <w:ins w:id="418" w:author="Jonathan Wood" w:date="2020-08-26T10:55:00Z">
        <w:r w:rsidR="00444FF7">
          <w:t xml:space="preserve"> the other. </w:t>
        </w:r>
      </w:ins>
    </w:p>
    <w:p w14:paraId="5BC5DDED" w14:textId="77777777" w:rsidR="00444FF7" w:rsidRDefault="00444FF7" w:rsidP="001C7AA5">
      <w:pPr>
        <w:spacing w:line="480" w:lineRule="auto"/>
        <w:rPr>
          <w:ins w:id="419" w:author="Jonathan Wood" w:date="2020-08-26T10:55:00Z"/>
        </w:rPr>
      </w:pPr>
    </w:p>
    <w:p w14:paraId="00ABEF4A" w14:textId="3120508C" w:rsidR="001C7AA5" w:rsidDel="00444FF7" w:rsidRDefault="00444FF7" w:rsidP="001C7AA5">
      <w:pPr>
        <w:spacing w:line="480" w:lineRule="auto"/>
        <w:rPr>
          <w:del w:id="420" w:author="Jonathan Wood" w:date="2020-08-26T10:55:00Z"/>
        </w:rPr>
      </w:pPr>
      <w:moveToRangeStart w:id="421" w:author="Jonathan Wood" w:date="2020-08-26T11:00:00Z" w:name="move49332062"/>
      <w:moveTo w:id="422" w:author="Jonathan Wood" w:date="2020-08-26T11:00:00Z">
        <w:r>
          <w:t>Relative support for one model over the other will be formally assessed using model selection criteria, specifically Akaike Information Criterion (AIC) scores.</w:t>
        </w:r>
      </w:moveTo>
      <w:moveToRangeEnd w:id="421"/>
      <w:ins w:id="423" w:author="Jonathan Wood" w:date="2020-08-26T11:00:00Z">
        <w:r>
          <w:t xml:space="preserve"> </w:t>
        </w:r>
      </w:ins>
      <w:moveFromRangeStart w:id="424" w:author="Jonathan Wood" w:date="2020-08-26T10:51:00Z" w:name="move49331492"/>
      <w:moveFrom w:id="425" w:author="Jonathan Wood" w:date="2020-08-26T10:51:00Z">
        <w:del w:id="426" w:author="Jonathan Wood" w:date="2020-08-26T10:56:00Z">
          <w:r w:rsidR="001C7AA5" w:rsidDel="00444FF7">
            <w:delText xml:space="preserve">After </w:delText>
          </w:r>
          <w:r w:rsidR="003B7452" w:rsidDel="00444FF7">
            <w:delText xml:space="preserve">the </w:delText>
          </w:r>
          <w:r w:rsidR="001C7AA5" w:rsidDel="00444FF7">
            <w:delText>data are collected, we will fit both models to individual participant data from all three conditions combined, using the fmincon function in MATLAB. This will allow us to obtain one set of parameter values for each model for each individual parti</w:delText>
          </w:r>
        </w:del>
        <w:del w:id="427" w:author="Jonathan Wood" w:date="2020-08-26T10:55:00Z">
          <w:r w:rsidR="001C7AA5" w:rsidDel="00444FF7">
            <w:delText xml:space="preserve">cipant. </w:delText>
          </w:r>
        </w:del>
      </w:moveFrom>
      <w:moveFromRangeEnd w:id="424"/>
    </w:p>
    <w:p w14:paraId="082994D4" w14:textId="561596FB" w:rsidR="001C7AA5" w:rsidRDefault="001C7AA5" w:rsidP="00DC21D4">
      <w:pPr>
        <w:spacing w:line="480" w:lineRule="auto"/>
      </w:pPr>
      <w:r>
        <w:t xml:space="preserve">We will </w:t>
      </w:r>
      <w:del w:id="428" w:author="Jonathan Wood" w:date="2020-08-26T10:57:00Z">
        <w:r w:rsidDel="00444FF7">
          <w:delText xml:space="preserve">use AIC to objectively compare the model fits and </w:delText>
        </w:r>
      </w:del>
      <w:r>
        <w:t xml:space="preserve">compare these AIC values between the two models using a paired t-test. Quality of model fits will be reported using R-squared values. The number of subjects best fit by each model will be </w:t>
      </w:r>
      <w:r w:rsidR="003B7452">
        <w:t xml:space="preserve">reported and presented in </w:t>
      </w:r>
      <w:r>
        <w:t xml:space="preserve">visual </w:t>
      </w:r>
      <w:r w:rsidR="003B7452">
        <w:t xml:space="preserve">format </w:t>
      </w:r>
      <w:r>
        <w:t xml:space="preserve">in a figure. As fits to individual data can be noisy </w:t>
      </w:r>
      <w:r>
        <w:fldChar w:fldCharType="begin"/>
      </w:r>
      <w:r w:rsidR="007A3868">
        <w:instrText xml:space="preserve"> ADDIN ZOTERO_ITEM CSL_CITATION {"citationID":"1HJnX1LO","properties":{"formattedCitation":"(Wilson and Collins, 2019)","plainCitation":"(Wilson and Collins, 2019)","noteIndex":0},"citationItems":[{"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fldChar w:fldCharType="separate"/>
      </w:r>
      <w:r w:rsidRPr="00EC7030">
        <w:t>(Wilson and Collins, 2019)</w:t>
      </w:r>
      <w:r>
        <w:fldChar w:fldCharType="end"/>
      </w:r>
      <w:r>
        <w:t>, we will also calculate AIC scores on fits to the average learning functions across conditions. To provide confidence intervals on parameter estimates, we will fit the average learning function for each of 10,000 bootstrapped samples and report the empirical 2.5</w:t>
      </w:r>
      <w:r w:rsidRPr="00C941D4">
        <w:rPr>
          <w:vertAlign w:val="superscript"/>
        </w:rPr>
        <w:t>th</w:t>
      </w:r>
      <w:r>
        <w:t xml:space="preserve"> and 97.5</w:t>
      </w:r>
      <w:r w:rsidRPr="00C941D4">
        <w:rPr>
          <w:vertAlign w:val="superscript"/>
        </w:rPr>
        <w:t>th</w:t>
      </w:r>
      <w:r>
        <w:t xml:space="preserve"> percentile values. </w:t>
      </w:r>
    </w:p>
    <w:p w14:paraId="583D7DD9" w14:textId="32B2CD3D" w:rsidR="001C7AA5" w:rsidRDefault="001C7AA5" w:rsidP="007A61A4">
      <w:pPr>
        <w:spacing w:line="480" w:lineRule="auto"/>
      </w:pPr>
    </w:p>
    <w:p w14:paraId="107870B5" w14:textId="2A9854A2" w:rsidR="00D67E04" w:rsidRPr="0085029E" w:rsidRDefault="00A37E3C" w:rsidP="007A61A4">
      <w:pPr>
        <w:spacing w:line="480" w:lineRule="auto"/>
        <w:rPr>
          <w:i/>
          <w:iCs/>
          <w:u w:val="single"/>
        </w:rPr>
      </w:pPr>
      <w:r>
        <w:rPr>
          <w:i/>
          <w:iCs/>
          <w:u w:val="single"/>
        </w:rPr>
        <w:t>Behavior</w:t>
      </w:r>
      <w:r w:rsidR="007A3868">
        <w:rPr>
          <w:i/>
          <w:iCs/>
          <w:u w:val="single"/>
        </w:rPr>
        <w:t>:</w:t>
      </w:r>
    </w:p>
    <w:p w14:paraId="2A93F13D" w14:textId="71E73AD7" w:rsidR="0061724C" w:rsidRDefault="0061724C" w:rsidP="007A61A4">
      <w:pPr>
        <w:spacing w:line="480" w:lineRule="auto"/>
      </w:pPr>
      <w:r>
        <w:t xml:space="preserve">As stated above, </w:t>
      </w:r>
      <w:r w:rsidR="00840153">
        <w:t>we do not have competing hypotheses regarding the Learning phase, and we expect participants to accurately follow the visual targets. T</w:t>
      </w:r>
      <w:r>
        <w:t xml:space="preserve">his should result in </w:t>
      </w:r>
      <w:r w:rsidRPr="00FE00C3">
        <w:t>Learning SAI mean</w:t>
      </w:r>
      <w:r>
        <w:t xml:space="preserve"> values that do not differ across conditions, but larger </w:t>
      </w:r>
      <w:r w:rsidRPr="00FE00C3">
        <w:t xml:space="preserve">Learning SAI </w:t>
      </w:r>
      <w:r w:rsidRPr="00FE00C3">
        <w:sym w:font="Symbol" w:char="F073"/>
      </w:r>
      <w:r>
        <w:t xml:space="preserve"> values when going from Constant to Low Variability and High Variability conditions (see Pilot Data section and Figure 4</w:t>
      </w:r>
      <w:ins w:id="429" w:author="Jonathan Wood" w:date="2020-08-26T14:21:00Z">
        <w:r w:rsidR="00DC21D4">
          <w:t>D</w:t>
        </w:r>
      </w:ins>
      <w:r>
        <w:t>). These assumptions will be assessed using repeated measures ANOVA and</w:t>
      </w:r>
      <w:ins w:id="430" w:author="Jonathan Wood" w:date="2020-08-27T11:43:00Z">
        <w:r w:rsidR="00A8261D">
          <w:t xml:space="preserve"> in the case of a significant test</w:t>
        </w:r>
      </w:ins>
      <w:ins w:id="431" w:author="Jonathan Wood" w:date="2020-08-31T10:18:00Z">
        <w:r w:rsidR="006C27CC">
          <w:t>,</w:t>
        </w:r>
      </w:ins>
      <w:ins w:id="432" w:author="Jonathan Wood" w:date="2020-08-31T10:19:00Z">
        <w:r w:rsidR="006C27CC">
          <w:t xml:space="preserve"> we will perform</w:t>
        </w:r>
      </w:ins>
      <w:r>
        <w:t xml:space="preserve"> post-hoc Bonferroni</w:t>
      </w:r>
      <w:r w:rsidR="00DE585D">
        <w:t>-</w:t>
      </w:r>
      <w:r>
        <w:t>corrected pairwise comparisons</w:t>
      </w:r>
      <w:del w:id="433" w:author="Jonathan Wood" w:date="2020-08-10T12:43:00Z">
        <w:r w:rsidDel="00C02A21">
          <w:delText xml:space="preserve"> if necessary</w:delText>
        </w:r>
      </w:del>
      <w:r>
        <w:t xml:space="preserve">. </w:t>
      </w:r>
    </w:p>
    <w:p w14:paraId="56D864A1" w14:textId="77777777" w:rsidR="0061724C" w:rsidRDefault="0061724C" w:rsidP="007A61A4">
      <w:pPr>
        <w:spacing w:line="480" w:lineRule="auto"/>
      </w:pPr>
    </w:p>
    <w:p w14:paraId="7007C85C" w14:textId="274D1A8B" w:rsidR="007A61A4" w:rsidRDefault="007A61A4" w:rsidP="007A61A4">
      <w:pPr>
        <w:spacing w:line="480" w:lineRule="auto"/>
      </w:pPr>
      <w:r>
        <w:t xml:space="preserve">As </w:t>
      </w:r>
      <w:r w:rsidR="00EA3C2E">
        <w:t>the</w:t>
      </w:r>
      <w:r>
        <w:t xml:space="preserve"> </w:t>
      </w:r>
      <w:r w:rsidR="00C64912">
        <w:t xml:space="preserve">Adaptive Bayesian model predicts differences in use-dependent bias across conditions, </w:t>
      </w:r>
      <w:r>
        <w:t xml:space="preserve">we will perform statistical analyses of Initial Bias, Early Washout and washout rate using separate repeated measures ANOVAs. In cases of a significant ANOVA, post-hoc pairwise comparisons will be performed with Bonferroni-corrected t-tests. </w:t>
      </w:r>
      <w:r w:rsidR="00C64912">
        <w:t xml:space="preserve">Because </w:t>
      </w:r>
      <w:r>
        <w:t>the Strategy plus Use-Dependent model predicts similar use-dependent biases across conditions</w:t>
      </w:r>
      <w:r w:rsidR="00C64912">
        <w:t xml:space="preserve">, </w:t>
      </w:r>
      <w:r>
        <w:t xml:space="preserve">we will also perform equivalence tests on Initial Bias, Early Washout and washout rate using the two one-sided tests (TOST) procedure </w:t>
      </w:r>
      <w:r>
        <w:fldChar w:fldCharType="begin"/>
      </w:r>
      <w:r w:rsidR="00D369DD">
        <w:instrText xml:space="preserve"> ADDIN ZOTERO_ITEM CSL_CITATION {"citationID":"aBdigHz8","properties":{"formattedCitation":"(Lakens, 2017)","plainCitation":"(Lakens, 2017)","noteIndex":0},"citationItems":[{"id":"KwVdL5Wo/FuWZMW7N","uris":["http://zotero.org/users/3643520/items/EYVDI4DY"],"uri":["http://zotero.org/users/3643520/items/EYVDI4DY"],"itemData":{"id":6094,"type":"article-journal","abstract":"Scientists should be able to provide support for the absence of a meaningful effect. Currently, researchers often incorrectly conclude an effect is absent based...","archive_location":"Sage CA: Los Angeles, CA","container-title":"Social Psychological and Personality Science","DOI":"10.1177/1948550617697177","language":"en","note":"publisher: SAGE PublicationsSage CA: Los Angeles, CA","source":"journals-sagepub-com.udel.idm.oclc.org","title":"Equivalence Tests: A Practical Primer for t Tests, Correlations, and Meta-Analyses","title-short":"Equivalence Tests","URL":"http://journals.sagepub.com/doi/10.1177/1948550617697177","author":[{"family":"Lakens","given":"Daniël"}],"accessed":{"date-parts":[["2020",5,30]]},"issued":{"date-parts":[["2017",5,5]]}}}],"schema":"https://github.com/citation-style-language/schema/raw/master/csl-citation.json"} </w:instrText>
      </w:r>
      <w:r>
        <w:fldChar w:fldCharType="separate"/>
      </w:r>
      <w:r>
        <w:rPr>
          <w:noProof/>
        </w:rPr>
        <w:t>(Lakens, 2017)</w:t>
      </w:r>
      <w:r>
        <w:fldChar w:fldCharType="end"/>
      </w:r>
      <w:r>
        <w:t xml:space="preserve">. Briefly, the TOST procedure involves two composite null hypotheses that an observed effect is either below or above chosen equivalence bounds (Cohen’s </w:t>
      </w:r>
      <w:r>
        <w:rPr>
          <w:i/>
        </w:rPr>
        <w:t xml:space="preserve">d </w:t>
      </w:r>
      <w:r>
        <w:t xml:space="preserve">of </w:t>
      </w:r>
      <w:r w:rsidR="004554D1">
        <w:t xml:space="preserve">± </w:t>
      </w:r>
      <w:r>
        <w:t xml:space="preserve">0.3; see </w:t>
      </w:r>
      <w:r>
        <w:fldChar w:fldCharType="begin"/>
      </w:r>
      <w:r w:rsidR="00D369DD">
        <w:instrText xml:space="preserve"> ADDIN ZOTERO_ITEM CSL_CITATION {"citationID":"EEeVBAde","properties":{"formattedCitation":"(Lakens, 2013)","plainCitation":"(Lakens, 2013)","dontUpdate":true,"noteIndex":0},"citationItems":[{"id":"KwVdL5Wo/XIt70l1Y","uris":["http://zotero.org/users/3643520/items/IIEDZML3"],"uri":["http://zotero.org/users/3643520/items/IIEDZML3"],"itemData":{"id":3335,"type":"article-journal","abstract":"Effect sizes are the most important outcome of empirical studies. Most articles on effect sizes highlight their importance to communicate the practical signifi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fly, I provide a detailed overview of the similarities and differences between within- 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flow.","container-title":"Frontiers in Psychology","DOI":"10.3389/fpsyg.2013.00863","ISSN":"1664-1078","journalAbbreviation":"Front. Psychol.","language":"English","source":"Frontiers","title":"Calculating and reporting effect sizes to facilitate cumulative science: a practical primer for t-tests and ANOVAs","title-short":"Calculating and reporting effect sizes to facilitate cumulative science","URL":"https://www.frontiersin.org/articles/10.3389/fpsyg.2013.00863/full","volume":"4","author":[{"family":"Lakens","given":"Daniel"}],"accessed":{"date-parts":[["2018",6,29]]},"issued":{"date-parts":[["2013"]]}}}],"schema":"https://github.com/citation-style-language/schema/raw/master/csl-citation.json"} </w:instrText>
      </w:r>
      <w:r>
        <w:fldChar w:fldCharType="separate"/>
      </w:r>
      <w:r>
        <w:rPr>
          <w:noProof/>
        </w:rPr>
        <w:t>Lakens, 2013)</w:t>
      </w:r>
      <w:r>
        <w:fldChar w:fldCharType="end"/>
      </w:r>
      <w:r>
        <w:t xml:space="preserve">, and thus provides a rigorous means of inferring the lack of a meaningful effect.  </w:t>
      </w:r>
    </w:p>
    <w:p w14:paraId="09CD1742" w14:textId="77777777" w:rsidR="007A61A4" w:rsidRDefault="007A61A4" w:rsidP="007A61A4">
      <w:pPr>
        <w:spacing w:line="480" w:lineRule="auto"/>
      </w:pPr>
    </w:p>
    <w:p w14:paraId="1C01E797" w14:textId="23255C4F" w:rsidR="007A61A4" w:rsidRDefault="007A61A4" w:rsidP="007A61A4">
      <w:pPr>
        <w:spacing w:line="480" w:lineRule="auto"/>
        <w:rPr>
          <w:rFonts w:eastAsia="Times New Roman"/>
          <w:szCs w:val="24"/>
        </w:rPr>
      </w:pPr>
      <w:r>
        <w:t xml:space="preserve">We will report t- and F- statistics, exact p-values, means, 95% confidence intervals and standardized effect sizes (Cohen’s </w:t>
      </w:r>
      <w:r w:rsidRPr="007E505C">
        <w:rPr>
          <w:i/>
        </w:rPr>
        <w:t>d</w:t>
      </w:r>
      <w:r>
        <w:t xml:space="preserve"> for t-tests and ƞ</w:t>
      </w:r>
      <w:r>
        <w:rPr>
          <w:vertAlign w:val="subscript"/>
        </w:rPr>
        <w:t>p</w:t>
      </w:r>
      <w:r>
        <w:rPr>
          <w:vertAlign w:val="superscript"/>
        </w:rPr>
        <w:t>2</w:t>
      </w:r>
      <w:r>
        <w:t xml:space="preserve"> for ANOVAs). For equivalence testing, we will also report the empirical equivalence bounds for which we would be able to reject the null hypothesis that there is an effect of condition. Assumptions of normality and equality of variances will be tested with the Shapiro-Wilks test and </w:t>
      </w:r>
      <w:proofErr w:type="spellStart"/>
      <w:r>
        <w:t>Levene’s</w:t>
      </w:r>
      <w:proofErr w:type="spellEnd"/>
      <w:r>
        <w:t xml:space="preserve"> test, respectively. In cases where these assumptions are not met, we will perform</w:t>
      </w:r>
      <w:r w:rsidRPr="00ED75F4">
        <w:rPr>
          <w:rFonts w:eastAsia="Times New Roman"/>
          <w:szCs w:val="24"/>
        </w:rPr>
        <w:t xml:space="preserve"> non-parametric permutation tests</w:t>
      </w:r>
      <w:r>
        <w:rPr>
          <w:rFonts w:eastAsia="Times New Roman"/>
          <w:szCs w:val="24"/>
        </w:rPr>
        <w:t>.</w:t>
      </w:r>
      <w:r w:rsidRPr="00ED75F4">
        <w:rPr>
          <w:rFonts w:eastAsia="Times New Roman"/>
          <w:szCs w:val="24"/>
        </w:rPr>
        <w:t xml:space="preserve"> </w:t>
      </w:r>
      <w:r>
        <w:rPr>
          <w:rFonts w:eastAsia="Times New Roman"/>
          <w:szCs w:val="24"/>
        </w:rPr>
        <w:t>For pairwise comparisons,</w:t>
      </w:r>
      <w:r w:rsidRPr="00ED75F4">
        <w:rPr>
          <w:rFonts w:eastAsia="Times New Roman"/>
          <w:szCs w:val="24"/>
        </w:rPr>
        <w:t xml:space="preserve"> </w:t>
      </w:r>
      <w:r>
        <w:rPr>
          <w:rFonts w:eastAsia="Times New Roman"/>
          <w:szCs w:val="24"/>
        </w:rPr>
        <w:t>we will use</w:t>
      </w:r>
      <w:r w:rsidRPr="00ED75F4">
        <w:rPr>
          <w:rFonts w:eastAsia="Times New Roman"/>
          <w:szCs w:val="24"/>
        </w:rPr>
        <w:t xml:space="preserve"> the difference between group means as our test statistic</w:t>
      </w:r>
      <w:r>
        <w:rPr>
          <w:rFonts w:eastAsia="Times New Roman"/>
          <w:szCs w:val="24"/>
        </w:rPr>
        <w:t>, to be</w:t>
      </w:r>
      <w:r w:rsidRPr="00ED75F4">
        <w:rPr>
          <w:rFonts w:eastAsia="Times New Roman"/>
          <w:szCs w:val="24"/>
        </w:rPr>
        <w:t xml:space="preserve"> compared to a null distribution</w:t>
      </w:r>
      <w:r>
        <w:rPr>
          <w:rFonts w:eastAsia="Times New Roman"/>
          <w:szCs w:val="24"/>
        </w:rPr>
        <w:t xml:space="preserve"> </w:t>
      </w:r>
      <w:r w:rsidRPr="00ED75F4">
        <w:rPr>
          <w:rFonts w:eastAsia="Times New Roman"/>
          <w:szCs w:val="24"/>
        </w:rPr>
        <w:t xml:space="preserve">created by random shuffling of group assignment in 10,000 Monte Carlo simulations (resampling with replacement), to obtain an exact p-value. </w:t>
      </w:r>
      <w:r>
        <w:rPr>
          <w:rFonts w:eastAsia="Times New Roman"/>
          <w:szCs w:val="24"/>
        </w:rPr>
        <w:t>For comparisons involving more than two conditions</w:t>
      </w:r>
      <w:r w:rsidRPr="00ED75F4">
        <w:rPr>
          <w:rFonts w:eastAsia="Times New Roman"/>
          <w:szCs w:val="24"/>
        </w:rPr>
        <w:t xml:space="preserve">, we </w:t>
      </w:r>
      <w:r>
        <w:rPr>
          <w:rFonts w:eastAsia="Times New Roman"/>
          <w:szCs w:val="24"/>
        </w:rPr>
        <w:t xml:space="preserve">will implement </w:t>
      </w:r>
      <w:r w:rsidRPr="00ED75F4">
        <w:rPr>
          <w:rFonts w:eastAsia="Times New Roman"/>
          <w:szCs w:val="24"/>
        </w:rPr>
        <w:t>a similar approach</w:t>
      </w:r>
      <w:r>
        <w:rPr>
          <w:rFonts w:eastAsia="Times New Roman"/>
          <w:szCs w:val="24"/>
        </w:rPr>
        <w:t xml:space="preserve"> </w:t>
      </w:r>
      <w:r w:rsidRPr="00ED75F4">
        <w:rPr>
          <w:rFonts w:eastAsia="Times New Roman"/>
          <w:szCs w:val="24"/>
        </w:rPr>
        <w:t xml:space="preserve">but use the F-value obtained from a </w:t>
      </w:r>
      <w:r>
        <w:rPr>
          <w:rFonts w:eastAsia="Times New Roman"/>
          <w:szCs w:val="24"/>
        </w:rPr>
        <w:t xml:space="preserve">repeated-measure ANOVA as our test statistic. </w:t>
      </w:r>
      <w:ins w:id="434" w:author="Jonathan Wood" w:date="2020-08-12T21:15:00Z">
        <w:r w:rsidR="00714630">
          <w:rPr>
            <w:rFonts w:eastAsia="Times New Roman"/>
            <w:szCs w:val="24"/>
          </w:rPr>
          <w:t xml:space="preserve">Bonferroni </w:t>
        </w:r>
      </w:ins>
      <w:ins w:id="435" w:author="Jonathan Wood" w:date="2020-08-12T21:16:00Z">
        <w:r w:rsidR="00714630">
          <w:rPr>
            <w:rFonts w:eastAsia="Times New Roman"/>
            <w:szCs w:val="24"/>
          </w:rPr>
          <w:t>corrected p-values</w:t>
        </w:r>
      </w:ins>
      <w:ins w:id="436" w:author="Jonathan Wood" w:date="2020-08-12T21:15:00Z">
        <w:r w:rsidR="00714630">
          <w:rPr>
            <w:rFonts w:eastAsia="Times New Roman"/>
            <w:szCs w:val="24"/>
          </w:rPr>
          <w:t xml:space="preserve"> </w:t>
        </w:r>
      </w:ins>
      <w:ins w:id="437" w:author="Jonathan Wood" w:date="2020-08-12T21:16:00Z">
        <w:r w:rsidR="00714630">
          <w:rPr>
            <w:rFonts w:eastAsia="Times New Roman"/>
            <w:szCs w:val="24"/>
          </w:rPr>
          <w:t xml:space="preserve">will be performed </w:t>
        </w:r>
      </w:ins>
      <w:ins w:id="438" w:author="Jonathan Wood" w:date="2020-08-12T21:15:00Z">
        <w:r w:rsidR="00714630">
          <w:rPr>
            <w:rFonts w:eastAsia="Times New Roman"/>
            <w:szCs w:val="24"/>
          </w:rPr>
          <w:t xml:space="preserve">for </w:t>
        </w:r>
      </w:ins>
      <w:ins w:id="439" w:author="Jonathan Wood" w:date="2020-08-12T21:16:00Z">
        <w:r w:rsidR="00714630">
          <w:rPr>
            <w:rFonts w:eastAsia="Times New Roman"/>
            <w:szCs w:val="24"/>
          </w:rPr>
          <w:t xml:space="preserve">tests involving </w:t>
        </w:r>
      </w:ins>
      <w:ins w:id="440" w:author="Jonathan Wood" w:date="2020-08-12T21:15:00Z">
        <w:r w:rsidR="00714630">
          <w:rPr>
            <w:rFonts w:eastAsia="Times New Roman"/>
            <w:szCs w:val="24"/>
          </w:rPr>
          <w:t>m</w:t>
        </w:r>
      </w:ins>
      <w:ins w:id="441" w:author="Jonathan Wood" w:date="2020-08-12T21:16:00Z">
        <w:r w:rsidR="00714630">
          <w:rPr>
            <w:rFonts w:eastAsia="Times New Roman"/>
            <w:szCs w:val="24"/>
          </w:rPr>
          <w:t>ultiple comparisons.</w:t>
        </w:r>
      </w:ins>
    </w:p>
    <w:p w14:paraId="101E5091" w14:textId="77777777" w:rsidR="007A61A4" w:rsidRDefault="007A61A4" w:rsidP="007A61A4">
      <w:pPr>
        <w:spacing w:line="480" w:lineRule="auto"/>
      </w:pPr>
    </w:p>
    <w:p w14:paraId="6680351D" w14:textId="07F56CFD" w:rsidR="006D7AA6" w:rsidRDefault="007A61A4" w:rsidP="007A61A4">
      <w:pPr>
        <w:spacing w:line="480" w:lineRule="auto"/>
      </w:pPr>
      <w:r>
        <w:t xml:space="preserve">In addition to our parametric analyses of pre-selected epochs, we will also employ a cluster permutation analysis in order to assess potential SAI differences across the entire Washout phases for each condition </w:t>
      </w:r>
      <w:r>
        <w:fldChar w:fldCharType="begin"/>
      </w:r>
      <w:r w:rsidR="007A3868">
        <w:instrText xml:space="preserve"> ADDIN ZOTERO_ITEM CSL_CITATION {"citationID":"OIgwdNYr","properties":{"formattedCitation":"(Holmes et al., 1996; Maris and Oostenveld, 2007)","plainCitation":"(Holmes et al., 1996; Maris and Oostenveld, 2007)","noteIndex":0},"citationItems":[{"id":1825,"uris":["http://zotero.org/users/5226272/items/W4MRIXQT"],"uri":["http://zotero.org/users/5226272/items/W4MRIXQT"],"itemData":{"id":1825,"type":"article-journal","abstract":"The analysis of functional mapping experiments in positron emission tomography involves the formation of images displaying the values of a suitable statistic, summarising the evidence in the data for a particular effect at each voxel. These statistic images must then be scrutinised to locate regions showing statistically significant effects. The methods most commonly used are parametric, assuming a particular form of probability distribution for the voxel values in the statistic image. Scientific hypotheses, formulated in terms of parameters describing these distributions, are then tested on the basis of the assumptions. Images of statistics are usually considered as lattice representations of continuous random fields. These are more amenable to statistical analysis. There are various shortcomings associated with these methods of analysis. The many assumptions and approximations involved may not be true. The low numbers of subjects and scans, in typical experiments, lead to noisy statistic images with low degrees of freedom, which are not well approximated by continuous random fields. Thus, the methods are only approximately valid at best and are most suspect in single-subject studies. In contrast to the existing methods, we present a nonparametric approach to significance testing for statistic images from activation studies. Formal assumptions are replaced by a computationally expensive approach. In a simple rest-activation study, if there is really no activation effect, the labelling of the scans as \"active\" or \"rest\" is artificial, and a statistic image formed with some other labelling is as likely as the observed one. Thus, considering all possible relabellings, a p value can be computed for any suitable statistic describing the statistic image. Consideration of the maximal statistic leads to a simple nonparametric single-threshold test. This randomisation test relies only on minimal assumptions about the design of the experiment, is (almost) exact, with Type I error (almost) exactly that specified, and hence is always valid. The absence of distributional assumptions permits the consideration of a wide range of test statistics, for instance, \"pseudo\" t statistic images formed with smoothed variance images. The approach presented extends easily to other paradigms, permitting nonparametric analysis of most functional mapping experiments. When the assumptions of the parametric methods are true, these new nonparametric methods, at worst, provide for their validation. When the assumptions of the parametric methods are dubious, the nonparametric methods provide the only analysis that can be guaranteed valid and exact.","container-title":"Journal of Cerebral Blood Flow and Metabolism: Official Journal of the International Society of Cerebral Blood Flow and Metabolism","DOI":"10.1097/00004647-199601000-00002","ISSN":"0271-678X","issue":"1","journalAbbreviation":"J. Cereb. Blood Flow Metab.","language":"eng","note":"PMID: 8530558","page":"7-22","source":"PubMed","title":"Nonparametric analysis of statistic images from functional mapping experiments","volume":"16","author":[{"family":"Holmes","given":"A. P."},{"family":"Blair","given":"R. C."},{"family":"Watson","given":"J. D."},{"family":"Ford","given":"I."}],"issued":{"date-parts":[["1996",1]]}}},{"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schema":"https://github.com/citation-style-language/schema/raw/master/csl-citation.json"} </w:instrText>
      </w:r>
      <w:r>
        <w:fldChar w:fldCharType="separate"/>
      </w:r>
      <w:r w:rsidRPr="00D70C81">
        <w:t>(Holmes et al., 1996; Maris and Oostenveld, 2007)</w:t>
      </w:r>
      <w:r>
        <w:fldChar w:fldCharType="end"/>
      </w:r>
      <w:r>
        <w:t xml:space="preserve">. In this analysis, we will compare SAI differences between two conditions at a time with paired t-tests </w:t>
      </w:r>
      <w:r w:rsidR="00390B43">
        <w:t xml:space="preserve">between bins of </w:t>
      </w:r>
      <w:r w:rsidR="004A1657">
        <w:t xml:space="preserve">3 </w:t>
      </w:r>
      <w:r>
        <w:t>stride</w:t>
      </w:r>
      <w:r w:rsidR="00390B43">
        <w:t>s</w:t>
      </w:r>
      <w:r>
        <w:t xml:space="preserve">. </w:t>
      </w:r>
      <w:r w:rsidR="003C38B7">
        <w:t>Binning</w:t>
      </w:r>
      <w:r w:rsidR="00C50295">
        <w:t>,</w:t>
      </w:r>
      <w:r w:rsidR="003C38B7">
        <w:t xml:space="preserve"> in this case</w:t>
      </w:r>
      <w:r w:rsidR="00C50295">
        <w:t>,</w:t>
      </w:r>
      <w:r w:rsidR="003C38B7">
        <w:t xml:space="preserve"> is used to mitigate the effects of</w:t>
      </w:r>
      <w:r w:rsidR="0061724C">
        <w:t xml:space="preserve"> stride</w:t>
      </w:r>
      <w:r w:rsidR="00840153">
        <w:t>-</w:t>
      </w:r>
      <w:r w:rsidR="0061724C">
        <w:t>to</w:t>
      </w:r>
      <w:r w:rsidR="00840153">
        <w:t>-</w:t>
      </w:r>
      <w:r w:rsidR="0061724C">
        <w:t>stride</w:t>
      </w:r>
      <w:r w:rsidR="003C38B7">
        <w:t xml:space="preserve"> </w:t>
      </w:r>
      <w:r w:rsidR="0061724C">
        <w:t xml:space="preserve">SAI variability </w:t>
      </w:r>
      <w:r w:rsidR="003C38B7">
        <w:t>on the analysis</w:t>
      </w:r>
      <w:r w:rsidR="00840153">
        <w:t xml:space="preserve"> and thereby reduce the probability of a Type II error</w:t>
      </w:r>
      <w:r w:rsidR="003C38B7">
        <w:t xml:space="preserve">. </w:t>
      </w:r>
      <w:r>
        <w:t>The largest cluster of</w:t>
      </w:r>
      <w:r w:rsidR="00C50295">
        <w:t xml:space="preserve"> consecutive</w:t>
      </w:r>
      <w:r>
        <w:t xml:space="preserve"> significant paired t-tests (p &lt; 0.05) will be determined and the t-statistics for this cluster will be summed. The summed t-statistics will be compared to a null distribution of summed t-statistics. The null distribution is built from resampling each group without replacement 10,000 times and computing the largest cluster’s t-statistic for each sample. This null distribution serves as the null hypothesis which states that each group is sampled from the same distribution. The cluster size from the empirical data is then compared to the null distribution of 10,000 samples. This comparison provides a probability that the empirical cluster is different from the null distribution while controlling for type I error </w:t>
      </w:r>
      <w:r>
        <w:fldChar w:fldCharType="begin"/>
      </w:r>
      <w:r w:rsidR="007A3868">
        <w:instrText xml:space="preserve"> ADDIN ZOTERO_ITEM CSL_CITATION {"citationID":"5C367SMF","properties":{"formattedCitation":"(Maris and Oostenveld, 2007; Nichols and Holmes, 2002)","plainCitation":"(Maris and Oostenveld, 2007; Nichols and Holmes, 2002)","noteIndex":0},"citationItems":[{"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id":1790,"uris":["http://zotero.org/users/5226272/items/XYUMN3TP"],"uri":["http://zotero.org/users/5226272/items/XYUMN3TP"],"itemData":{"id":1790,"type":"article-journal","abstract":"Requiring only minimal assumptions for validity, nonparametric permutation testing provides a ﬂ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ﬁ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 Hum. Brain Mapping 15:1–25, 2001. © 2001 Wiley-Liss, Inc.","container-title":"Human Brain Mapping","DOI":"10.1002/hbm.1058","ISSN":"1065-9471, 1097-0193","issue":"1","journalAbbreviation":"Hum. Brain Mapp.","language":"en","page":"1-25","source":"DOI.org (Crossref)","title":"Nonparametric permutation tests for functional neuroimaging: A primer with examples","title-short":"Nonparametric permutation tests for functional neuroimaging","volume":"15","author":[{"family":"Nichols","given":"Thomas E."},{"family":"Holmes","given":"Andrew P."}],"issued":{"date-parts":[["2002",1]]}}}],"schema":"https://github.com/citation-style-language/schema/raw/master/csl-citation.json"} </w:instrText>
      </w:r>
      <w:r>
        <w:fldChar w:fldCharType="separate"/>
      </w:r>
      <w:r w:rsidRPr="00AD6FB6">
        <w:t>(Maris and Oostenveld, 2007; Nichols and Holmes, 2002)</w:t>
      </w:r>
      <w:r>
        <w:fldChar w:fldCharType="end"/>
      </w:r>
      <w:r>
        <w:t xml:space="preserve">. This analysis will be performed three times to compare differences between each condition. </w:t>
      </w:r>
    </w:p>
    <w:p w14:paraId="2999531C" w14:textId="77777777" w:rsidR="00E23CA2" w:rsidRDefault="00E23CA2" w:rsidP="00407563">
      <w:pPr>
        <w:spacing w:line="480" w:lineRule="auto"/>
        <w:rPr>
          <w:u w:val="single"/>
        </w:rPr>
      </w:pPr>
    </w:p>
    <w:p w14:paraId="159629BE" w14:textId="284F298A" w:rsidR="00D67E04" w:rsidRPr="0061724C" w:rsidRDefault="00D67E04" w:rsidP="00407563">
      <w:pPr>
        <w:spacing w:line="480" w:lineRule="auto"/>
        <w:rPr>
          <w:i/>
          <w:iCs/>
          <w:u w:val="single"/>
        </w:rPr>
      </w:pPr>
      <w:r w:rsidRPr="0061724C">
        <w:rPr>
          <w:i/>
          <w:iCs/>
          <w:u w:val="single"/>
        </w:rPr>
        <w:t>Power analysis:</w:t>
      </w:r>
    </w:p>
    <w:p w14:paraId="5C6CD405" w14:textId="0AF3AF9A" w:rsidR="007A3868" w:rsidRDefault="007A3868" w:rsidP="007A3868">
      <w:pPr>
        <w:spacing w:line="480" w:lineRule="auto"/>
      </w:pPr>
      <w:r>
        <w:t xml:space="preserve">We performed a power analysis to determine the sample size required to detect differences in use-dependent biases across conditions, with alpha of 0.05 and power of 0.90. Based on an estimated standardized effect size (Cohen’s </w:t>
      </w:r>
      <w:r w:rsidRPr="00812DE8">
        <w:rPr>
          <w:i/>
        </w:rPr>
        <w:t>d</w:t>
      </w:r>
      <w:r>
        <w:t xml:space="preserve">) </w:t>
      </w:r>
      <w:r w:rsidRPr="00812DE8">
        <w:t>of</w:t>
      </w:r>
      <w:r>
        <w:t xml:space="preserve"> 0.91 from a prior study comparing locomotor use-dependent biases across different magnitudes of induced stepping asymmetries during </w:t>
      </w:r>
      <w:ins w:id="442" w:author="Jonathan Wood" w:date="2020-08-26T11:22:00Z">
        <w:r w:rsidR="002E2976">
          <w:t xml:space="preserve">an abrupt </w:t>
        </w:r>
      </w:ins>
      <w:r>
        <w:t>learning phase</w:t>
      </w:r>
      <w:del w:id="443" w:author="Jonathan Wood" w:date="2020-08-26T11:22:00Z">
        <w:r w:rsidDel="002E2976">
          <w:delText>s</w:delText>
        </w:r>
      </w:del>
      <w:r>
        <w:t xml:space="preserve"> </w:t>
      </w:r>
      <w:r>
        <w:fldChar w:fldCharType="begin"/>
      </w:r>
      <w:r>
        <w:instrText xml:space="preserve"> ADDIN ZOTERO_ITEM CSL_CITATION {"citationID":"1QLdp45j","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fldChar w:fldCharType="separate"/>
      </w:r>
      <w:r w:rsidRPr="004613D4">
        <w:t>(Wood et al., 2020)</w:t>
      </w:r>
      <w:r>
        <w:fldChar w:fldCharType="end"/>
      </w:r>
      <w:r>
        <w:t xml:space="preserve">, we will require 15 subjects. We therefore expect to recruit 15-21 individuals for this study in order to account for possible attrition and to exceed the minimum acceptable power. </w:t>
      </w:r>
      <w:r w:rsidRPr="0049425E">
        <w:t>Th</w:t>
      </w:r>
      <w:r>
        <w:t>is</w:t>
      </w:r>
      <w:r w:rsidRPr="0049425E">
        <w:t xml:space="preserve"> </w:t>
      </w:r>
      <w:r>
        <w:t>sample size</w:t>
      </w:r>
      <w:r w:rsidRPr="0049425E">
        <w:t xml:space="preserve"> </w:t>
      </w:r>
      <w:r>
        <w:t>will</w:t>
      </w:r>
      <w:r w:rsidRPr="0049425E">
        <w:t xml:space="preserve"> </w:t>
      </w:r>
      <w:r>
        <w:t>also ensure appropriate counterbalancing of practice schedules across participants while also being well-above</w:t>
      </w:r>
      <w:r w:rsidRPr="0049425E">
        <w:t xml:space="preserve"> the threshold </w:t>
      </w:r>
      <w:r>
        <w:t>of</w:t>
      </w:r>
      <w:r w:rsidRPr="0049425E">
        <w:t xml:space="preserve"> statistical power documented</w:t>
      </w:r>
      <w:r>
        <w:t xml:space="preserve"> </w:t>
      </w:r>
      <w:r w:rsidRPr="0049425E">
        <w:t xml:space="preserve">in </w:t>
      </w:r>
      <w:r>
        <w:t xml:space="preserve">comparable motor learning studies </w:t>
      </w:r>
      <w:r>
        <w:fldChar w:fldCharType="begin"/>
      </w:r>
      <w:r>
        <w:instrText xml:space="preserve"> ADDIN ZOTERO_ITEM CSL_CITATION {"citationID":"vp9ZJOxj","properties":{"formattedCitation":"(Diedrichsen et al., 2010; French et al., 2018; Long et al., 2016; Verstynen and Sabes, 2011; Wood et al., 2020)","plainCitation":"(Diedrichsen et al., 2010; French et al., 2018; Long et al., 2016; Verstynen and Sabes, 2011; Wood et al., 202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fldChar w:fldCharType="separate"/>
      </w:r>
      <w:r w:rsidRPr="00AA19E3">
        <w:t>(Diedrichsen et al., 2010; French et al., 2018; Long et al., 2016; Verstynen and Sabes, 2011; Wood et al., 2020)</w:t>
      </w:r>
      <w:r>
        <w:fldChar w:fldCharType="end"/>
      </w:r>
      <w:r>
        <w:t xml:space="preserve">. </w:t>
      </w:r>
    </w:p>
    <w:p w14:paraId="7FF94961" w14:textId="24486783" w:rsidR="00D67E04" w:rsidRDefault="00D67E04" w:rsidP="00407563">
      <w:pPr>
        <w:spacing w:line="480" w:lineRule="auto"/>
        <w:rPr>
          <w:u w:val="single"/>
        </w:rPr>
      </w:pPr>
    </w:p>
    <w:p w14:paraId="1D1EC74F" w14:textId="77777777" w:rsidR="00E23CA2" w:rsidRDefault="00E23CA2" w:rsidP="00E23CA2">
      <w:pPr>
        <w:spacing w:line="480" w:lineRule="auto"/>
        <w:rPr>
          <w:i/>
          <w:iCs/>
          <w:u w:val="single"/>
        </w:rPr>
      </w:pPr>
      <w:r w:rsidRPr="00BD4609">
        <w:rPr>
          <w:i/>
          <w:iCs/>
          <w:u w:val="single"/>
        </w:rPr>
        <w:t>Data replacement:</w:t>
      </w:r>
    </w:p>
    <w:p w14:paraId="40D0E50F" w14:textId="77777777" w:rsidR="00E23CA2" w:rsidRDefault="00E23CA2" w:rsidP="00E23CA2">
      <w:pPr>
        <w:spacing w:line="480" w:lineRule="auto"/>
        <w:rPr>
          <w:iCs/>
          <w:u w:val="single"/>
        </w:rPr>
      </w:pPr>
      <w:r>
        <w:rPr>
          <w:iCs/>
          <w:u w:val="single"/>
        </w:rPr>
        <w:t xml:space="preserve">Data will only be replaced under the following conditions: </w:t>
      </w:r>
    </w:p>
    <w:p w14:paraId="28F0559B" w14:textId="77777777" w:rsidR="00E23CA2" w:rsidRDefault="00E23CA2" w:rsidP="00E23CA2">
      <w:pPr>
        <w:spacing w:line="480" w:lineRule="auto"/>
      </w:pPr>
      <w:r w:rsidRPr="00173209">
        <w:rPr>
          <w:iCs/>
        </w:rPr>
        <w:t xml:space="preserve">1) </w:t>
      </w:r>
      <w:r>
        <w:rPr>
          <w:iCs/>
        </w:rPr>
        <w:t>I</w:t>
      </w:r>
      <w:r w:rsidRPr="00173209">
        <w:rPr>
          <w:iCs/>
        </w:rPr>
        <w:t xml:space="preserve">f a participant does not complete the entire learning task for all 3 conditions due </w:t>
      </w:r>
      <w:r w:rsidRPr="00E25B3A">
        <w:rPr>
          <w:iCs/>
        </w:rPr>
        <w:t>to a</w:t>
      </w:r>
      <w:r>
        <w:rPr>
          <w:iCs/>
          <w:u w:val="single"/>
        </w:rPr>
        <w:t xml:space="preserve"> </w:t>
      </w:r>
      <w:r w:rsidRPr="000B545E">
        <w:t xml:space="preserve">technical error or equipment failure in the middle of data collection or if the </w:t>
      </w:r>
      <w:r>
        <w:t>participant</w:t>
      </w:r>
      <w:r w:rsidRPr="000B545E">
        <w:t xml:space="preserve"> chooses to drop out of the experiment</w:t>
      </w:r>
      <w:r>
        <w:t>.</w:t>
      </w:r>
    </w:p>
    <w:p w14:paraId="2710D707" w14:textId="77777777" w:rsidR="00E23CA2" w:rsidRDefault="00E23CA2" w:rsidP="00E23CA2">
      <w:pPr>
        <w:spacing w:line="480" w:lineRule="auto"/>
      </w:pPr>
      <w:r>
        <w:t>2) I</w:t>
      </w:r>
      <w:r w:rsidRPr="000B545E">
        <w:t xml:space="preserve">f the experimenter deems the </w:t>
      </w:r>
      <w:r>
        <w:t>participant</w:t>
      </w:r>
      <w:r w:rsidRPr="000B545E">
        <w:t xml:space="preserve"> unsafe to continue the study</w:t>
      </w:r>
      <w:r>
        <w:t>,</w:t>
      </w:r>
      <w:r w:rsidRPr="000B545E">
        <w:t xml:space="preserve"> which may occur if there is an injury or illness after the </w:t>
      </w:r>
      <w:r>
        <w:t>participant</w:t>
      </w:r>
      <w:r w:rsidRPr="000B545E">
        <w:t xml:space="preserve"> has been enrolled</w:t>
      </w:r>
      <w:r>
        <w:t>.</w:t>
      </w:r>
    </w:p>
    <w:p w14:paraId="4C15F877" w14:textId="77777777" w:rsidR="00E23CA2" w:rsidRDefault="00E23CA2" w:rsidP="00E23CA2">
      <w:pPr>
        <w:spacing w:line="480" w:lineRule="auto"/>
      </w:pPr>
      <w:r w:rsidRPr="002039BA">
        <w:t xml:space="preserve">3) </w:t>
      </w:r>
      <w:r>
        <w:t>I</w:t>
      </w:r>
      <w:r w:rsidRPr="002039BA">
        <w:t>f a participant does not meet a threshold of performance on the task, which will be defined as falling outside of 3 standard deviations from the mean performance in terms of target accuracy.</w:t>
      </w:r>
      <w:r>
        <w:t xml:space="preserve"> Target accuracy will be defined as the mean absolute difference between the target SAI and the actual SAI measured across the entire Learning phase.</w:t>
      </w:r>
    </w:p>
    <w:p w14:paraId="09683230" w14:textId="77777777" w:rsidR="00D67E04" w:rsidRDefault="00D67E04" w:rsidP="00407563">
      <w:pPr>
        <w:spacing w:line="480" w:lineRule="auto"/>
        <w:rPr>
          <w:u w:val="single"/>
        </w:rPr>
      </w:pPr>
    </w:p>
    <w:p w14:paraId="1B7CAE18" w14:textId="299998DF" w:rsidR="004216BF" w:rsidRPr="0017005F" w:rsidRDefault="004216BF" w:rsidP="00407563">
      <w:pPr>
        <w:spacing w:line="480" w:lineRule="auto"/>
        <w:rPr>
          <w:b/>
          <w:bCs/>
        </w:rPr>
      </w:pPr>
      <w:r w:rsidRPr="004216BF">
        <w:rPr>
          <w:b/>
          <w:bCs/>
        </w:rPr>
        <w:t>Completed work:</w:t>
      </w:r>
    </w:p>
    <w:p w14:paraId="3F4A0A3A" w14:textId="1B72CF49" w:rsidR="004216BF" w:rsidRPr="000322D0" w:rsidRDefault="004216BF" w:rsidP="00407563">
      <w:pPr>
        <w:spacing w:line="480" w:lineRule="auto"/>
        <w:rPr>
          <w:i/>
          <w:iCs/>
          <w:u w:val="single"/>
        </w:rPr>
      </w:pPr>
      <w:del w:id="444" w:author="Jonathan Wood" w:date="2020-08-10T12:59:00Z">
        <w:r w:rsidDel="00F9403F">
          <w:rPr>
            <w:i/>
            <w:iCs/>
            <w:u w:val="single"/>
          </w:rPr>
          <w:delText>Confusion Matrices</w:delText>
        </w:r>
      </w:del>
      <w:ins w:id="445" w:author="Jonathan Wood" w:date="2020-08-10T12:59:00Z">
        <w:r w:rsidR="00F9403F">
          <w:rPr>
            <w:i/>
            <w:iCs/>
            <w:u w:val="single"/>
          </w:rPr>
          <w:t>Model Recovery</w:t>
        </w:r>
      </w:ins>
      <w:r>
        <w:rPr>
          <w:i/>
          <w:iCs/>
          <w:u w:val="single"/>
        </w:rPr>
        <w:t>:</w:t>
      </w:r>
    </w:p>
    <w:p w14:paraId="1757C09F" w14:textId="39B77F13" w:rsidR="004216BF" w:rsidRDefault="002B4E33" w:rsidP="00407563">
      <w:pPr>
        <w:spacing w:line="480" w:lineRule="auto"/>
      </w:pPr>
      <w:ins w:id="446" w:author="Jonathan Wood" w:date="2020-08-10T13:23:00Z">
        <w:r>
          <w:t>Because</w:t>
        </w:r>
      </w:ins>
      <w:ins w:id="447" w:author="Jonathan Wood" w:date="2020-08-12T21:18:00Z">
        <w:r w:rsidR="00321787">
          <w:t xml:space="preserve"> we plan on </w:t>
        </w:r>
      </w:ins>
      <w:ins w:id="448" w:author="Jonathan Wood" w:date="2020-08-26T15:01:00Z">
        <w:r w:rsidR="00957134">
          <w:t>comparing two models</w:t>
        </w:r>
      </w:ins>
      <w:ins w:id="449" w:author="Jonathan Wood" w:date="2020-08-12T21:18:00Z">
        <w:r w:rsidR="00321787">
          <w:t xml:space="preserve">, </w:t>
        </w:r>
      </w:ins>
      <w:ins w:id="450" w:author="Jonathan Wood" w:date="2020-08-26T11:12:00Z">
        <w:r w:rsidR="00707326">
          <w:t>we performed model recovery analysis to 1)</w:t>
        </w:r>
      </w:ins>
      <w:ins w:id="451" w:author="Jonathan Wood" w:date="2020-08-10T13:25:00Z">
        <w:r>
          <w:t xml:space="preserve"> </w:t>
        </w:r>
      </w:ins>
      <w:ins w:id="452" w:author="Jonathan Wood" w:date="2020-08-12T21:18:00Z">
        <w:r w:rsidR="00321787">
          <w:t>determine</w:t>
        </w:r>
      </w:ins>
      <w:ins w:id="453" w:author="Jonathan Wood" w:date="2020-08-10T13:25:00Z">
        <w:r>
          <w:t xml:space="preserve"> that the models are distinguishable under idea</w:t>
        </w:r>
      </w:ins>
      <w:ins w:id="454" w:author="Jonathan Wood" w:date="2020-08-26T14:55:00Z">
        <w:r w:rsidR="00044CCE">
          <w:t>l</w:t>
        </w:r>
      </w:ins>
      <w:ins w:id="455" w:author="Jonathan Wood" w:date="2020-08-10T13:25:00Z">
        <w:r>
          <w:t xml:space="preserve"> circumstances</w:t>
        </w:r>
      </w:ins>
      <w:ins w:id="456" w:author="Jonathan Wood" w:date="2020-08-10T13:26:00Z">
        <w:r>
          <w:t xml:space="preserve"> </w:t>
        </w:r>
        <w:r>
          <w:fldChar w:fldCharType="begin"/>
        </w:r>
        <w:r>
          <w:instrText xml:space="preserve"> ADDIN ZOTERO_ITEM CSL_CITATION {"citationID":"lriaCCW2","properties":{"formattedCitation":"(Hardwick et al., 2019; Wilson and Collins, 2019)","plainCitation":"(Hardwick et al., 2019; Wilson and Collins, 2019)","noteIndex":0},"citationItems":[{"id":1796,"uris":["http://zotero.org/users/5226272/items/I754ZABL"],"uri":["http://zotero.org/users/5226272/items/I754ZABL"],"itemData":{"id":1796,"type":"article-journal","container-title":"Nature Human Behaviour","DOI":"10.1038/s41562-019-0725-0","ISSN":"2397-3374","issue":"12","journalAbbreviation":"Nat Hum Behav","language":"en","page":"1252-1262","source":"DOI.org (Crossref)","title":"Time-dependent competition between goal-directed and habitual response preparation","volume":"3","author":[{"family":"Hardwick","given":"Robert M."},{"family":"Forrence","given":"Alexander D."},{"family":"Krakauer","given":"John W."},{"family":"Haith","given":"Adrian M."}],"issued":{"date-parts":[["2019",12]]}}},{"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fldChar w:fldCharType="separate"/>
        </w:r>
        <w:r w:rsidRPr="00647E38">
          <w:t>(Hardwick et al., 2019; Wilson and Collins, 2019)</w:t>
        </w:r>
        <w:r>
          <w:fldChar w:fldCharType="end"/>
        </w:r>
      </w:ins>
      <w:ins w:id="457" w:author="Jonathan Wood" w:date="2020-08-26T11:12:00Z">
        <w:r w:rsidR="00707326">
          <w:t xml:space="preserve"> and 2) </w:t>
        </w:r>
      </w:ins>
      <w:ins w:id="458" w:author="Jonathan Wood" w:date="2020-08-10T13:26:00Z">
        <w:r>
          <w:t>to determine the</w:t>
        </w:r>
      </w:ins>
      <w:ins w:id="459" w:author="Jonathan Wood" w:date="2020-08-12T21:18:00Z">
        <w:r w:rsidR="00321787">
          <w:t xml:space="preserve"> ideal</w:t>
        </w:r>
      </w:ins>
      <w:ins w:id="460" w:author="Jonathan Wood" w:date="2020-08-10T13:26:00Z">
        <w:r>
          <w:t xml:space="preserve"> method of model comparison</w:t>
        </w:r>
      </w:ins>
      <w:ins w:id="461" w:author="Jonathan Wood" w:date="2020-08-26T11:07:00Z">
        <w:r w:rsidR="00E32CFB">
          <w:t xml:space="preserve"> for this situation</w:t>
        </w:r>
      </w:ins>
      <w:ins w:id="462" w:author="Jonathan Wood" w:date="2020-08-26T11:13:00Z">
        <w:r w:rsidR="00707326">
          <w:t xml:space="preserve"> (between Akaike Information Criterion (AIC) </w:t>
        </w:r>
      </w:ins>
      <w:ins w:id="463" w:author="Jonathan Wood" w:date="2020-08-26T14:55:00Z">
        <w:r w:rsidR="00044CCE">
          <w:t>and</w:t>
        </w:r>
      </w:ins>
      <w:ins w:id="464" w:author="Jonathan Wood" w:date="2020-08-26T11:13:00Z">
        <w:r w:rsidR="00707326">
          <w:t xml:space="preserve"> Bayesian Information Criterion (BIC); </w:t>
        </w:r>
        <w:r w:rsidR="00707326" w:rsidRPr="00647E38">
          <w:t>Wilson and Collins, 2019)</w:t>
        </w:r>
      </w:ins>
      <w:ins w:id="465" w:author="Jonathan Wood" w:date="2020-08-26T11:08:00Z">
        <w:r w:rsidR="00E32CFB">
          <w:t>.</w:t>
        </w:r>
      </w:ins>
      <w:del w:id="466" w:author="Jonathan Wood" w:date="2020-08-10T13:27:00Z">
        <w:r w:rsidR="004216BF" w:rsidDel="002B4E33">
          <w:delText>To determine whether the models are distinguishable and the best method of objective comparison, we performed model recovery</w:delText>
        </w:r>
      </w:del>
      <w:del w:id="467" w:author="Jonathan Wood" w:date="2020-08-10T13:26:00Z">
        <w:r w:rsidR="004216BF" w:rsidDel="002B4E33">
          <w:delText xml:space="preserve"> analysis </w:delText>
        </w:r>
        <w:r w:rsidR="004216BF" w:rsidDel="002B4E33">
          <w:fldChar w:fldCharType="begin"/>
        </w:r>
        <w:r w:rsidR="005E1D22" w:rsidDel="002B4E33">
          <w:delInstrText xml:space="preserve"> ADDIN ZOTERO_ITEM CSL_CITATION {"citationID":"lriaCCW2","properties":{"formattedCitation":"(Hardwick et al., 2019; Wilson and Collins, 2019)","plainCitation":"(Hardwick et al., 2019; Wilson and Collins, 2019)","noteIndex":0},"citationItems":[{"id":1796,"uris":["http://zotero.org/users/5226272/items/I754ZABL"],"uri":["http://zotero.org/users/5226272/items/I754ZABL"],"itemData":{"id":1796,"type":"article-journal","container-title":"Nature Human Behaviour","DOI":"10.1038/s41562-019-0725-0","ISSN":"2397-3374","issue":"12","journalAbbreviation":"Nat Hum Behav","language":"en","page":"1252-1262","source":"DOI.org (Crossref)","title":"Time-dependent competition between goal-directed and habitual response preparation","volume":"3","author":[{"family":"Hardwick","given":"Robert M."},{"family":"Forrence","given":"Alexander D."},{"family":"Krakauer","given":"John W."},{"family":"Haith","given":"Adrian M."}],"issued":{"date-parts":[["2019",12]]}}},{"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delInstrText>
        </w:r>
        <w:r w:rsidR="004216BF" w:rsidDel="002B4E33">
          <w:fldChar w:fldCharType="separate"/>
        </w:r>
        <w:r w:rsidR="004216BF" w:rsidRPr="00647E38" w:rsidDel="002B4E33">
          <w:delText>(Hardwick et al., 2019; Wilson and Collins, 2019)</w:delText>
        </w:r>
        <w:r w:rsidR="004216BF" w:rsidDel="002B4E33">
          <w:fldChar w:fldCharType="end"/>
        </w:r>
      </w:del>
      <w:del w:id="468" w:author="Jonathan Wood" w:date="2020-08-10T13:27:00Z">
        <w:r w:rsidR="004216BF" w:rsidDel="002B4E33">
          <w:delText>.</w:delText>
        </w:r>
      </w:del>
      <w:ins w:id="469" w:author="Jonathan Wood" w:date="2020-08-10T13:27:00Z">
        <w:r>
          <w:t xml:space="preserve"> </w:t>
        </w:r>
      </w:ins>
      <w:ins w:id="470" w:author="Jonathan Wood" w:date="2020-08-10T13:30:00Z">
        <w:r>
          <w:t>We first</w:t>
        </w:r>
      </w:ins>
      <w:ins w:id="471" w:author="Jonathan Wood" w:date="2020-08-10T13:27:00Z">
        <w:r>
          <w:t xml:space="preserve"> </w:t>
        </w:r>
      </w:ins>
      <w:del w:id="472" w:author="Jonathan Wood" w:date="2020-08-10T13:27:00Z">
        <w:r w:rsidR="004216BF" w:rsidDel="002B4E33">
          <w:delText xml:space="preserve"> By </w:delText>
        </w:r>
      </w:del>
      <w:r w:rsidR="004216BF">
        <w:t>sequentially simulat</w:t>
      </w:r>
      <w:ins w:id="473" w:author="Jonathan Wood" w:date="2020-08-10T13:30:00Z">
        <w:r>
          <w:t>ed</w:t>
        </w:r>
      </w:ins>
      <w:del w:id="474" w:author="Jonathan Wood" w:date="2020-08-10T13:30:00Z">
        <w:r w:rsidR="004216BF" w:rsidDel="002B4E33">
          <w:delText>ing</w:delText>
        </w:r>
      </w:del>
      <w:r w:rsidR="004216BF">
        <w:t xml:space="preserve"> data from each model </w:t>
      </w:r>
      <w:ins w:id="475" w:author="Jonathan Wood" w:date="2020-08-10T13:29:00Z">
        <w:r>
          <w:t xml:space="preserve">with randomized parameter values </w:t>
        </w:r>
      </w:ins>
      <w:ins w:id="476" w:author="Jonathan Wood" w:date="2020-08-10T13:30:00Z">
        <w:r>
          <w:t>1000 times</w:t>
        </w:r>
      </w:ins>
      <w:ins w:id="477" w:author="Jonathan Wood" w:date="2020-08-10T13:38:00Z">
        <w:r>
          <w:t xml:space="preserve"> per condition</w:t>
        </w:r>
      </w:ins>
      <w:ins w:id="478" w:author="Jonathan Wood" w:date="2020-08-10T13:30:00Z">
        <w:r>
          <w:t xml:space="preserve">. We then fit </w:t>
        </w:r>
      </w:ins>
      <w:ins w:id="479" w:author="Jonathan Wood" w:date="2020-08-10T13:31:00Z">
        <w:r>
          <w:t xml:space="preserve">the simulated data with </w:t>
        </w:r>
      </w:ins>
      <w:ins w:id="480" w:author="Jonathan Wood" w:date="2020-08-10T13:33:00Z">
        <w:r>
          <w:t>each</w:t>
        </w:r>
      </w:ins>
      <w:ins w:id="481" w:author="Jonathan Wood" w:date="2020-08-10T13:31:00Z">
        <w:r>
          <w:t xml:space="preserve"> model</w:t>
        </w:r>
      </w:ins>
      <w:ins w:id="482" w:author="Jonathan Wood" w:date="2020-08-12T21:22:00Z">
        <w:r w:rsidR="00F610AC">
          <w:t xml:space="preserve">, </w:t>
        </w:r>
      </w:ins>
      <w:ins w:id="483" w:author="Jonathan Wood" w:date="2020-08-10T13:33:00Z">
        <w:r>
          <w:t>calculat</w:t>
        </w:r>
      </w:ins>
      <w:ins w:id="484" w:author="Jonathan Wood" w:date="2020-08-12T21:22:00Z">
        <w:r w:rsidR="00F610AC">
          <w:t>ing</w:t>
        </w:r>
      </w:ins>
      <w:ins w:id="485" w:author="Jonathan Wood" w:date="2020-08-10T13:33:00Z">
        <w:r>
          <w:t xml:space="preserve"> the AIC for each of </w:t>
        </w:r>
      </w:ins>
      <w:ins w:id="486" w:author="Jonathan Wood" w:date="2020-08-12T21:22:00Z">
        <w:r w:rsidR="00F610AC">
          <w:t>model</w:t>
        </w:r>
      </w:ins>
      <w:ins w:id="487" w:author="Jonathan Wood" w:date="2020-08-10T13:33:00Z">
        <w:r>
          <w:t xml:space="preserve"> fit and directly compared the </w:t>
        </w:r>
      </w:ins>
      <w:ins w:id="488" w:author="Jonathan Wood" w:date="2020-08-26T11:14:00Z">
        <w:r w:rsidR="00707326">
          <w:t>two AIC values</w:t>
        </w:r>
      </w:ins>
      <w:ins w:id="489" w:author="Jonathan Wood" w:date="2020-08-10T13:34:00Z">
        <w:r>
          <w:t xml:space="preserve">. </w:t>
        </w:r>
      </w:ins>
      <w:ins w:id="490" w:author="Jonathan Wood" w:date="2020-08-10T13:42:00Z">
        <w:r w:rsidR="00C8433D">
          <w:t>A</w:t>
        </w:r>
      </w:ins>
      <w:ins w:id="491" w:author="Jonathan Wood" w:date="2020-08-10T13:37:00Z">
        <w:r>
          <w:t xml:space="preserve"> confusion matri</w:t>
        </w:r>
      </w:ins>
      <w:ins w:id="492" w:author="Jonathan Wood" w:date="2020-08-10T13:42:00Z">
        <w:r w:rsidR="00C8433D">
          <w:t>x</w:t>
        </w:r>
      </w:ins>
      <w:ins w:id="493" w:author="Jonathan Wood" w:date="2020-08-10T13:38:00Z">
        <w:r>
          <w:t xml:space="preserve"> </w:t>
        </w:r>
      </w:ins>
      <w:ins w:id="494" w:author="Jonathan Wood" w:date="2020-08-12T21:22:00Z">
        <w:r w:rsidR="00F610AC">
          <w:t xml:space="preserve">summarizes this process, providing </w:t>
        </w:r>
      </w:ins>
      <w:ins w:id="495" w:author="Jonathan Wood" w:date="2020-08-10T13:39:00Z">
        <w:r>
          <w:t xml:space="preserve">the probability that </w:t>
        </w:r>
      </w:ins>
      <w:ins w:id="496" w:author="Jonathan Wood" w:date="2020-08-10T13:40:00Z">
        <w:r>
          <w:t>the model which generated the simulated data was better fit by itself or the other model.</w:t>
        </w:r>
      </w:ins>
      <w:ins w:id="497" w:author="Jonathan Wood" w:date="2020-08-10T13:36:00Z">
        <w:r>
          <w:t xml:space="preserve"> </w:t>
        </w:r>
      </w:ins>
      <w:moveToRangeStart w:id="498" w:author="Jonathan Wood" w:date="2020-08-10T13:44:00Z" w:name="move47959478"/>
      <w:moveTo w:id="499" w:author="Jonathan Wood" w:date="2020-08-10T13:44:00Z">
        <w:r w:rsidR="00C8433D">
          <w:t>Ideally, the model that generated simulated data will be better fit by itself than by the other model, resulting in values closer to 1 when comparing the simulations and fits from the same models (lighter colors on main diagonals in Figure 2) and values closer to 0 when comparing simulations and fits from opposing models (duller colors on off-diagonals in Figure 2).</w:t>
        </w:r>
      </w:moveTo>
      <w:moveToRangeEnd w:id="498"/>
      <w:del w:id="500" w:author="Jonathan Wood" w:date="2020-08-10T13:36:00Z">
        <w:r w:rsidR="004216BF" w:rsidDel="002B4E33">
          <w:delText xml:space="preserve">and then </w:delText>
        </w:r>
      </w:del>
      <w:del w:id="501" w:author="Jonathan Wood" w:date="2020-08-10T13:29:00Z">
        <w:r w:rsidR="004216BF" w:rsidDel="002B4E33">
          <w:delText>comparing model fits of</w:delText>
        </w:r>
      </w:del>
      <w:del w:id="502" w:author="Jonathan Wood" w:date="2020-08-10T13:36:00Z">
        <w:r w:rsidR="004216BF" w:rsidDel="002B4E33">
          <w:delText xml:space="preserve"> the simulated data, w</w:delText>
        </w:r>
      </w:del>
      <w:ins w:id="503" w:author="Jonathan Wood" w:date="2020-08-10T13:43:00Z">
        <w:r w:rsidR="00C8433D">
          <w:t>In Figure 2, w</w:t>
        </w:r>
      </w:ins>
      <w:r w:rsidR="004216BF">
        <w:t>e show</w:t>
      </w:r>
      <w:ins w:id="504" w:author="Jonathan Wood" w:date="2020-08-10T13:42:00Z">
        <w:r w:rsidR="00C8433D">
          <w:t xml:space="preserve"> one confusion matrix for each condition and a combined confusion matrix</w:t>
        </w:r>
      </w:ins>
      <w:ins w:id="505" w:author="Jonathan Wood" w:date="2020-08-10T13:43:00Z">
        <w:r w:rsidR="00C8433D">
          <w:t xml:space="preserve"> which reveals</w:t>
        </w:r>
      </w:ins>
      <w:del w:id="506" w:author="Jonathan Wood" w:date="2020-08-10T13:42:00Z">
        <w:r w:rsidR="004216BF" w:rsidDel="00C8433D">
          <w:delText xml:space="preserve"> in the confusion matrices </w:delText>
        </w:r>
      </w:del>
      <w:del w:id="507" w:author="Jonathan Wood" w:date="2020-08-10T13:43:00Z">
        <w:r w:rsidR="004216BF" w:rsidDel="00C8433D">
          <w:delText xml:space="preserve">(Figure 2) </w:delText>
        </w:r>
      </w:del>
      <w:ins w:id="508" w:author="Jonathan Wood" w:date="2020-08-10T13:43:00Z">
        <w:r w:rsidR="00C8433D">
          <w:t xml:space="preserve"> </w:t>
        </w:r>
      </w:ins>
      <w:r w:rsidR="004216BF">
        <w:t>that the models are distinguishable under these ideal circumstances</w:t>
      </w:r>
      <w:ins w:id="509" w:author="Jonathan Wood" w:date="2020-08-10T13:43:00Z">
        <w:r w:rsidR="00C8433D">
          <w:t xml:space="preserve"> when using AIC as a</w:t>
        </w:r>
      </w:ins>
      <w:ins w:id="510" w:author="Jonathan Wood" w:date="2020-08-10T13:50:00Z">
        <w:r w:rsidR="00C8433D">
          <w:t xml:space="preserve">n objective </w:t>
        </w:r>
      </w:ins>
      <w:ins w:id="511" w:author="Jonathan Wood" w:date="2020-08-10T13:43:00Z">
        <w:r w:rsidR="00C8433D">
          <w:t>model comparison criteria</w:t>
        </w:r>
      </w:ins>
      <w:r w:rsidR="004216BF">
        <w:t xml:space="preserve">. </w:t>
      </w:r>
      <w:ins w:id="512" w:author="Jonathan Wood" w:date="2020-08-10T13:44:00Z">
        <w:r w:rsidR="00C8433D">
          <w:t>We performed the same procedure for BIC, however this analysis re</w:t>
        </w:r>
      </w:ins>
      <w:ins w:id="513" w:author="Jonathan Wood" w:date="2020-08-10T13:45:00Z">
        <w:r w:rsidR="00C8433D">
          <w:t xml:space="preserve">vealed </w:t>
        </w:r>
        <w:del w:id="514" w:author="Hyosub Kim" w:date="2020-08-28T17:06:00Z">
          <w:r w:rsidR="00C8433D" w:rsidDel="0038677C">
            <w:delText>worse probabilities</w:delText>
          </w:r>
        </w:del>
      </w:ins>
      <w:ins w:id="515" w:author="Hyosub Kim" w:date="2020-08-28T17:07:00Z">
        <w:r w:rsidR="0038677C">
          <w:t>reduced model</w:t>
        </w:r>
      </w:ins>
      <w:ins w:id="516" w:author="Hyosub Kim" w:date="2020-08-28T17:06:00Z">
        <w:r w:rsidR="0038677C">
          <w:t xml:space="preserve"> discriminability (i.e., </w:t>
        </w:r>
      </w:ins>
      <w:ins w:id="517" w:author="Hyosub Kim" w:date="2020-08-28T17:07:00Z">
        <w:r w:rsidR="00FA1DBA">
          <w:t>smaller range between on</w:t>
        </w:r>
      </w:ins>
      <w:ins w:id="518" w:author="Hyosub Kim" w:date="2020-08-28T17:08:00Z">
        <w:r w:rsidR="00FA1DBA">
          <w:t>- and off-diagonal values</w:t>
        </w:r>
      </w:ins>
      <w:ins w:id="519" w:author="Jonathan Wood" w:date="2020-08-10T13:45:00Z">
        <w:r w:rsidR="00C8433D">
          <w:t xml:space="preserve"> </w:t>
        </w:r>
      </w:ins>
      <w:ins w:id="520" w:author="Jonathan Wood" w:date="2020-08-12T21:23:00Z">
        <w:r w:rsidR="00F610AC">
          <w:t>in the confusion matrix</w:t>
        </w:r>
      </w:ins>
      <w:ins w:id="521" w:author="Hyosub Kim" w:date="2020-08-28T17:08:00Z">
        <w:r w:rsidR="00FA1DBA">
          <w:t>)</w:t>
        </w:r>
      </w:ins>
      <w:ins w:id="522" w:author="Jonathan Wood" w:date="2020-08-12T21:23:00Z">
        <w:r w:rsidR="00F610AC">
          <w:t>.</w:t>
        </w:r>
      </w:ins>
      <w:ins w:id="523" w:author="Jonathan Wood" w:date="2020-08-10T13:45:00Z">
        <w:r w:rsidR="00C8433D">
          <w:t xml:space="preserve"> Therefore, this analysis demonstrates that the two models are distinguishable under these ideal circumstances and th</w:t>
        </w:r>
      </w:ins>
      <w:ins w:id="524" w:author="Hyosub Kim" w:date="2020-08-28T17:05:00Z">
        <w:r w:rsidR="0038677C">
          <w:t>at</w:t>
        </w:r>
      </w:ins>
      <w:ins w:id="525" w:author="Jonathan Wood" w:date="2020-08-10T13:45:00Z">
        <w:del w:id="526" w:author="Hyosub Kim" w:date="2020-08-28T17:05:00Z">
          <w:r w:rsidR="00C8433D" w:rsidDel="0038677C">
            <w:delText>e</w:delText>
          </w:r>
        </w:del>
        <w:r w:rsidR="00C8433D">
          <w:t xml:space="preserve"> AIC is a better method of model comparison </w:t>
        </w:r>
      </w:ins>
      <w:ins w:id="527" w:author="Jonathan Wood" w:date="2020-08-10T13:46:00Z">
        <w:r w:rsidR="00C8433D">
          <w:t xml:space="preserve">than BIC for the current </w:t>
        </w:r>
      </w:ins>
      <w:ins w:id="528" w:author="Jonathan Wood" w:date="2020-08-12T21:24:00Z">
        <w:r w:rsidR="00F610AC">
          <w:t>experiment</w:t>
        </w:r>
      </w:ins>
      <w:ins w:id="529" w:author="Jonathan Wood" w:date="2020-08-10T13:46:00Z">
        <w:r w:rsidR="00C8433D">
          <w:t xml:space="preserve">. </w:t>
        </w:r>
      </w:ins>
      <w:del w:id="530" w:author="Jonathan Wood" w:date="2020-08-10T13:44:00Z">
        <w:r w:rsidR="004216BF" w:rsidDel="00C8433D">
          <w:delText xml:space="preserve">A confusion matrix provides the probability that a randomly generated, simulated model is fit better by itself or other models using objective model comparisons. </w:delText>
        </w:r>
      </w:del>
      <w:moveFromRangeStart w:id="531" w:author="Jonathan Wood" w:date="2020-08-10T13:44:00Z" w:name="move47959478"/>
      <w:moveFrom w:id="532" w:author="Jonathan Wood" w:date="2020-08-10T13:44:00Z">
        <w:r w:rsidR="004216BF" w:rsidDel="00C8433D">
          <w:t>Ideally, the model that generated simulated data will be better fit by itself than by the other model</w:t>
        </w:r>
        <w:r w:rsidR="00D73523" w:rsidDel="00C8433D">
          <w:t>,</w:t>
        </w:r>
        <w:r w:rsidR="004216BF" w:rsidDel="00C8433D">
          <w:t xml:space="preserve"> result</w:t>
        </w:r>
        <w:r w:rsidR="00D73523" w:rsidDel="00C8433D">
          <w:t>ing</w:t>
        </w:r>
        <w:r w:rsidR="004216BF" w:rsidDel="00C8433D">
          <w:t xml:space="preserve"> in values closer to 1 </w:t>
        </w:r>
        <w:r w:rsidR="00550C7D" w:rsidDel="00C8433D">
          <w:t xml:space="preserve">when comparing the simulations and fits from the same models </w:t>
        </w:r>
        <w:r w:rsidR="00D73523" w:rsidDel="00C8433D">
          <w:t>(</w:t>
        </w:r>
        <w:r w:rsidR="00640F27" w:rsidDel="00C8433D">
          <w:t>lighter</w:t>
        </w:r>
        <w:r w:rsidR="00D73523" w:rsidDel="00C8433D">
          <w:t xml:space="preserve"> colors on main diagonals in Fig</w:t>
        </w:r>
        <w:r w:rsidR="00280952" w:rsidDel="00C8433D">
          <w:t>ure</w:t>
        </w:r>
        <w:r w:rsidR="00D73523" w:rsidDel="00C8433D">
          <w:t xml:space="preserve"> 2) </w:t>
        </w:r>
        <w:r w:rsidR="004216BF" w:rsidDel="00C8433D">
          <w:t xml:space="preserve">and values closer to 0 </w:t>
        </w:r>
        <w:r w:rsidR="00550C7D" w:rsidDel="00C8433D">
          <w:t>when comparing simulations and fits from opposi</w:t>
        </w:r>
        <w:r w:rsidR="00D73523" w:rsidDel="00C8433D">
          <w:t>ng</w:t>
        </w:r>
        <w:r w:rsidR="00550C7D" w:rsidDel="00C8433D">
          <w:t xml:space="preserve"> models</w:t>
        </w:r>
        <w:r w:rsidR="00D73523" w:rsidDel="00C8433D">
          <w:t xml:space="preserve"> (duller colors on off-diagonals in Fig</w:t>
        </w:r>
        <w:r w:rsidR="00280952" w:rsidDel="00C8433D">
          <w:t>ur</w:t>
        </w:r>
        <w:del w:id="533" w:author="Jonathan Wood" w:date="2020-08-10T13:46:00Z">
          <w:r w:rsidR="00280952" w:rsidDel="00C8433D">
            <w:delText>e</w:delText>
          </w:r>
          <w:r w:rsidR="00D73523" w:rsidDel="00C8433D">
            <w:delText xml:space="preserve"> 2)</w:delText>
          </w:r>
          <w:r w:rsidR="004216BF" w:rsidDel="00C8433D">
            <w:delText xml:space="preserve">. </w:delText>
          </w:r>
        </w:del>
      </w:moveFrom>
      <w:moveFromRangeEnd w:id="531"/>
      <w:del w:id="534" w:author="Jonathan Wood" w:date="2020-08-10T13:46:00Z">
        <w:r w:rsidR="004216BF" w:rsidDel="00C8433D">
          <w:delText xml:space="preserve">We fit the simulated data from each model using </w:delText>
        </w:r>
        <w:r w:rsidR="00F84330" w:rsidDel="00C8433D">
          <w:delText xml:space="preserve">the same fitting procedure as above </w:delText>
        </w:r>
        <w:r w:rsidR="004216BF" w:rsidDel="00C8433D">
          <w:delText>and found that comparison using Akaike Information Criterion (AIC) distinguishes between the models better than Bayesian Information Criterion (BIC).</w:delText>
        </w:r>
      </w:del>
      <w:r w:rsidR="004216BF">
        <w:t xml:space="preserve"> </w:t>
      </w:r>
    </w:p>
    <w:p w14:paraId="72789778" w14:textId="77777777" w:rsidR="004216BF" w:rsidRPr="00717692" w:rsidRDefault="004216BF" w:rsidP="00407563">
      <w:pPr>
        <w:spacing w:line="480" w:lineRule="auto"/>
        <w:rPr>
          <w:u w:val="single"/>
        </w:rPr>
      </w:pPr>
    </w:p>
    <w:p w14:paraId="411F19CB" w14:textId="0655C873" w:rsidR="000425AC" w:rsidRPr="000425AC" w:rsidRDefault="002C3195" w:rsidP="00407563">
      <w:pPr>
        <w:spacing w:line="480" w:lineRule="auto"/>
        <w:rPr>
          <w:i/>
          <w:iCs/>
          <w:u w:val="single"/>
        </w:rPr>
      </w:pPr>
      <w:r>
        <w:rPr>
          <w:i/>
          <w:iCs/>
          <w:u w:val="single"/>
        </w:rPr>
        <w:t>Simulations</w:t>
      </w:r>
      <w:r w:rsidR="00332CA8">
        <w:rPr>
          <w:i/>
          <w:iCs/>
          <w:u w:val="single"/>
        </w:rPr>
        <w:t>:</w:t>
      </w:r>
    </w:p>
    <w:p w14:paraId="40715021" w14:textId="708AC65F" w:rsidR="000B101F" w:rsidRDefault="000B101F" w:rsidP="00407563">
      <w:pPr>
        <w:spacing w:line="480" w:lineRule="auto"/>
      </w:pPr>
      <w:r>
        <w:t xml:space="preserve">We simulated both models to demonstrate how each </w:t>
      </w:r>
      <w:proofErr w:type="gramStart"/>
      <w:r>
        <w:t>accounts</w:t>
      </w:r>
      <w:proofErr w:type="gramEnd"/>
      <w:r>
        <w:t xml:space="preserve"> for the </w:t>
      </w:r>
      <w:r w:rsidR="00800585">
        <w:t xml:space="preserve">consistency </w:t>
      </w:r>
      <w:r>
        <w:t xml:space="preserve">of practiced target step lengths. </w:t>
      </w:r>
      <w:r w:rsidR="000E106F">
        <w:t>T</w:t>
      </w:r>
      <w:r>
        <w:t xml:space="preserve">he </w:t>
      </w:r>
      <w:r w:rsidR="007A1489">
        <w:t>Strategy plus Use-Dependent model is robust to environmental consistency in cases, as here, where there is a large asymmetry in one direction. The model assumes use-dependent learning is slow</w:t>
      </w:r>
      <w:r w:rsidR="00D73523">
        <w:t>er</w:t>
      </w:r>
      <w:r w:rsidR="007A1489">
        <w:t xml:space="preserve"> to learn and washout</w:t>
      </w:r>
      <w:r w:rsidR="00D73523">
        <w:t xml:space="preserve"> than cognitive strategies</w:t>
      </w:r>
      <w:r w:rsidR="007A1489">
        <w:t xml:space="preserve">; therefore, as long as the practiced asymmetry is much larger than the current state of use-dependent learning, the consistency of target step lengths has minimal impact on its output. </w:t>
      </w:r>
      <w:r w:rsidR="009D497D">
        <w:t>The Adaptive Bayesian model stands i</w:t>
      </w:r>
      <w:r w:rsidR="007A1489">
        <w:t>n direct contrast to this framework</w:t>
      </w:r>
      <w:r w:rsidR="009D497D">
        <w:t xml:space="preserve">. In this model, </w:t>
      </w:r>
      <w:r>
        <w:t>the MAP estimate</w:t>
      </w:r>
      <w:r w:rsidR="009D497D">
        <w:t>,</w:t>
      </w:r>
      <w:r w:rsidR="00D73523">
        <w:t xml:space="preserve"> and thus the observed use-dependent bias during Washout,</w:t>
      </w:r>
      <w:r>
        <w:t xml:space="preserve"> is sensitive to environmental consistency: </w:t>
      </w:r>
      <w:r w:rsidR="009D497D">
        <w:t>T</w:t>
      </w:r>
      <w:r>
        <w:t xml:space="preserve">he more consistent (i.e. less variable) the schedule of target step lengths, the more biased towards the prior (i.e., away from the likelihood) the MAP becomes; conversely, the more variable the schedule, the less weight is given to the prior and the more the MAP is pulled towards the likelihood (i.e., the actual target location). </w:t>
      </w:r>
    </w:p>
    <w:p w14:paraId="0A78340B" w14:textId="77777777" w:rsidR="000B101F" w:rsidRDefault="000B101F" w:rsidP="00407563">
      <w:pPr>
        <w:spacing w:line="480" w:lineRule="auto"/>
      </w:pPr>
    </w:p>
    <w:p w14:paraId="6B4515F9" w14:textId="33BD63CC" w:rsidR="000B101F" w:rsidRDefault="00E32CFB" w:rsidP="00407563">
      <w:pPr>
        <w:spacing w:line="480" w:lineRule="auto"/>
      </w:pPr>
      <w:ins w:id="535" w:author="Jonathan Wood" w:date="2020-08-26T11:04:00Z">
        <w:r w:rsidRPr="00E32CFB">
          <w:rPr>
            <w:color w:val="222222"/>
            <w:shd w:val="clear" w:color="auto" w:fill="FFFFFF"/>
          </w:rPr>
          <w:t>Preliminary model parameters were obtained by fitting the models to data from [withheld due to double-blind reviewing]</w:t>
        </w:r>
        <w:r w:rsidRPr="00047C54">
          <w:rPr>
            <w:i/>
            <w:iCs/>
            <w:color w:val="222222"/>
            <w:shd w:val="clear" w:color="auto" w:fill="FFFFFF"/>
          </w:rPr>
          <w:t xml:space="preserve"> </w:t>
        </w:r>
      </w:ins>
      <w:del w:id="536" w:author="Jonathan Wood" w:date="2020-08-26T11:04:00Z">
        <w:r w:rsidR="00912883" w:rsidDel="00E32CFB">
          <w:delText xml:space="preserve">We </w:delText>
        </w:r>
        <w:r w:rsidR="000B101F" w:rsidDel="00E32CFB">
          <w:delText>obtained parameters for model simulation by fitting the models to each individual from a previously collected dataset</w:delText>
        </w:r>
        <w:r w:rsidR="00C6328C" w:rsidDel="00E32CFB">
          <w:delText xml:space="preserve"> </w:delText>
        </w:r>
      </w:del>
      <w:r w:rsidR="00C6328C">
        <w:t>(</w:t>
      </w:r>
      <w:bookmarkStart w:id="537" w:name="_Hlk48115962"/>
      <w:r w:rsidR="000A746F">
        <w:t>R</w:t>
      </w:r>
      <w:r w:rsidR="00CA4A83">
        <w:t>-squared values:</w:t>
      </w:r>
      <w:r w:rsidR="00C6328C">
        <w:t xml:space="preserve"> </w:t>
      </w:r>
      <w:r w:rsidR="007A61A4">
        <w:t xml:space="preserve">Adaptive </w:t>
      </w:r>
      <w:r w:rsidR="00C6328C">
        <w:t>Bayes</w:t>
      </w:r>
      <w:r w:rsidR="007A61A4">
        <w:t>ian model</w:t>
      </w:r>
      <w:r w:rsidR="00C6328C">
        <w:t xml:space="preserve"> </w:t>
      </w:r>
      <w:r w:rsidR="00893E9C">
        <w:t>= 0.895</w:t>
      </w:r>
      <w:r w:rsidR="00D74095">
        <w:t xml:space="preserve"> ± </w:t>
      </w:r>
      <w:r w:rsidR="00D74095" w:rsidRPr="00D74095">
        <w:t>0.01</w:t>
      </w:r>
      <w:r w:rsidR="00D74095">
        <w:t>9</w:t>
      </w:r>
      <w:r w:rsidR="00893E9C">
        <w:t xml:space="preserve">; Strategy </w:t>
      </w:r>
      <w:r w:rsidR="000E60C1">
        <w:t>plus</w:t>
      </w:r>
      <w:r w:rsidR="00893E9C">
        <w:t xml:space="preserve"> Use-Dependent = 0.870</w:t>
      </w:r>
      <w:r w:rsidR="00D74095">
        <w:t xml:space="preserve"> ± 0.021</w:t>
      </w:r>
      <w:r w:rsidR="00E454F4">
        <w:t xml:space="preserve"> [mean ± SEM]</w:t>
      </w:r>
      <w:r w:rsidR="00C6328C">
        <w:t>)</w:t>
      </w:r>
      <w:r w:rsidR="000B101F">
        <w:t xml:space="preserve">. </w:t>
      </w:r>
      <w:bookmarkEnd w:id="537"/>
      <w:r w:rsidR="000B101F">
        <w:t xml:space="preserve">We then simulated our proposed experiment 1000 </w:t>
      </w:r>
      <w:r w:rsidR="00F914B3">
        <w:t>times</w:t>
      </w:r>
      <w:r w:rsidR="00443F01">
        <w:t xml:space="preserve"> </w:t>
      </w:r>
      <w:r w:rsidR="000322D0">
        <w:t>with</w:t>
      </w:r>
      <w:r w:rsidR="00443F01">
        <w:t xml:space="preserve"> the mean </w:t>
      </w:r>
      <w:r w:rsidR="00905174">
        <w:t xml:space="preserve">learning function </w:t>
      </w:r>
      <w:r w:rsidR="00443F01">
        <w:t xml:space="preserve">from each </w:t>
      </w:r>
      <w:r w:rsidR="000B101F">
        <w:t xml:space="preserve">bootstrapped sample of the individual parameter fits. Figure </w:t>
      </w:r>
      <w:r w:rsidR="00912883">
        <w:t>3</w:t>
      </w:r>
      <w:r w:rsidR="000B101F">
        <w:t xml:space="preserve"> details the simulated data from these parameters for each condition. The panels in Figure </w:t>
      </w:r>
      <w:r w:rsidR="00912883">
        <w:t>3</w:t>
      </w:r>
      <w:r w:rsidR="000B101F">
        <w:t xml:space="preserve">A show each model simulation for the entire experiment. </w:t>
      </w:r>
      <w:r w:rsidR="00220B35">
        <w:t>Across all 3 conditions, t</w:t>
      </w:r>
      <w:r w:rsidR="000B101F">
        <w:t xml:space="preserve">he models </w:t>
      </w:r>
      <w:r w:rsidR="000B55EA">
        <w:t>diverge</w:t>
      </w:r>
      <w:r w:rsidR="00912883">
        <w:t xml:space="preserve"> </w:t>
      </w:r>
      <w:r w:rsidR="00D73523">
        <w:t>in</w:t>
      </w:r>
      <w:r w:rsidR="00220B35">
        <w:t xml:space="preserve"> their predictions </w:t>
      </w:r>
      <w:r w:rsidR="009463CF">
        <w:t>regarding</w:t>
      </w:r>
      <w:r w:rsidR="00D73523">
        <w:t xml:space="preserve"> use-dependent biases </w:t>
      </w:r>
      <w:r w:rsidR="00220B35">
        <w:t xml:space="preserve">during the </w:t>
      </w:r>
      <w:r w:rsidR="000B101F">
        <w:t xml:space="preserve">Washout phase. </w:t>
      </w:r>
    </w:p>
    <w:p w14:paraId="4FEDD7B9" w14:textId="7279B1DD" w:rsidR="000B101F" w:rsidRDefault="000B101F" w:rsidP="00407563">
      <w:pPr>
        <w:spacing w:line="480" w:lineRule="auto"/>
      </w:pPr>
    </w:p>
    <w:p w14:paraId="7BA68A8B" w14:textId="4012F66E" w:rsidR="000B101F" w:rsidRDefault="000B101F" w:rsidP="00407563">
      <w:pPr>
        <w:spacing w:line="480" w:lineRule="auto"/>
      </w:pPr>
      <w:r>
        <w:t xml:space="preserve">We </w:t>
      </w:r>
      <w:r w:rsidR="000E106F">
        <w:t xml:space="preserve">plotted </w:t>
      </w:r>
      <w:r>
        <w:t xml:space="preserve">use-dependent biases </w:t>
      </w:r>
      <w:r w:rsidR="00912883">
        <w:t xml:space="preserve">during both </w:t>
      </w:r>
      <w:r w:rsidR="0007610C">
        <w:t>Initial Bias</w:t>
      </w:r>
      <w:r w:rsidR="00443F01">
        <w:t xml:space="preserve"> </w:t>
      </w:r>
      <w:r w:rsidR="00912883">
        <w:t xml:space="preserve">and </w:t>
      </w:r>
      <w:r w:rsidR="0007610C">
        <w:t>E</w:t>
      </w:r>
      <w:r w:rsidR="00912883">
        <w:t>arly Washout (Figure 3</w:t>
      </w:r>
      <w:r w:rsidR="00253C43">
        <w:t>B</w:t>
      </w:r>
      <w:r w:rsidR="00912883">
        <w:t xml:space="preserve"> and </w:t>
      </w:r>
      <w:r w:rsidR="00253C43">
        <w:t>C</w:t>
      </w:r>
      <w:r w:rsidR="00912883">
        <w:t>). Overall, t</w:t>
      </w:r>
      <w:r>
        <w:t xml:space="preserve">he Strategy </w:t>
      </w:r>
      <w:r w:rsidR="00F84330">
        <w:t xml:space="preserve">plus </w:t>
      </w:r>
      <w:r w:rsidR="00800585">
        <w:t>Use-Dependent</w:t>
      </w:r>
      <w:r>
        <w:t xml:space="preserve"> model predicts</w:t>
      </w:r>
      <w:r w:rsidR="00912883">
        <w:t xml:space="preserve"> more consistent </w:t>
      </w:r>
      <w:r w:rsidR="00800585">
        <w:t>use-dependent bias</w:t>
      </w:r>
      <w:r w:rsidR="0034691E">
        <w:t>es</w:t>
      </w:r>
      <w:r w:rsidR="00800585">
        <w:t xml:space="preserve"> </w:t>
      </w:r>
      <w:r w:rsidR="00F66EA9">
        <w:t xml:space="preserve">across conditions for both </w:t>
      </w:r>
      <w:r w:rsidR="00800585">
        <w:t xml:space="preserve">Initial Bias </w:t>
      </w:r>
      <w:r w:rsidR="00F66EA9">
        <w:t xml:space="preserve">and </w:t>
      </w:r>
      <w:r w:rsidR="00800585">
        <w:t>E</w:t>
      </w:r>
      <w:r w:rsidR="00F66EA9">
        <w:t xml:space="preserve">arly </w:t>
      </w:r>
      <w:r w:rsidR="00800585">
        <w:t>Washout</w:t>
      </w:r>
      <w:r w:rsidR="00F66EA9">
        <w:t xml:space="preserve">. However, the Adaptive Bayesian model demonstrates consistently decreasing aftereffects when the conditions become less stable during the Learning phase. </w:t>
      </w:r>
      <w:r w:rsidR="00DE585D" w:rsidRPr="00210EAD">
        <w:t>For our third point of direct comparison between model predictions, w</w:t>
      </w:r>
      <w:r w:rsidR="00F66EA9" w:rsidRPr="00210EAD">
        <w:t>e also analyzed the washout rates for each model</w:t>
      </w:r>
      <w:r w:rsidR="005E7F90" w:rsidRPr="00210EAD">
        <w:t xml:space="preserve"> (Figure 3D)</w:t>
      </w:r>
      <w:r w:rsidR="00F66EA9" w:rsidRPr="00210EAD">
        <w:t>.</w:t>
      </w:r>
      <w:r w:rsidR="00F66EA9">
        <w:t xml:space="preserve"> </w:t>
      </w:r>
      <w:r w:rsidR="000E106F">
        <w:t>The Strategy plus Use-Dependent model predicts a consistent washout rate across conditions</w:t>
      </w:r>
      <w:r w:rsidR="00D73523">
        <w:t>, whereas</w:t>
      </w:r>
      <w:r w:rsidR="000E106F">
        <w:t xml:space="preserve"> </w:t>
      </w:r>
      <w:r w:rsidR="00D73523">
        <w:t>t</w:t>
      </w:r>
      <w:r w:rsidR="00912883">
        <w:t xml:space="preserve">he Adaptative Bayesian model predicts </w:t>
      </w:r>
      <w:r w:rsidR="00F66EA9">
        <w:t>slower</w:t>
      </w:r>
      <w:r w:rsidR="00912883">
        <w:t xml:space="preserve"> washout as the conditions </w:t>
      </w:r>
      <w:r w:rsidR="009463CF">
        <w:t>during Learning increase in variability</w:t>
      </w:r>
      <w:r w:rsidR="00912883">
        <w:t xml:space="preserve">. </w:t>
      </w:r>
      <w:r w:rsidR="004216BF" w:rsidRPr="00210EAD">
        <w:t xml:space="preserve">Based on these simulations, </w:t>
      </w:r>
      <w:r w:rsidR="000E106F" w:rsidRPr="00210EAD">
        <w:t xml:space="preserve">if the Strategy plus Use-Dependent model is </w:t>
      </w:r>
      <w:r w:rsidR="00DE585D" w:rsidRPr="00210EAD">
        <w:t xml:space="preserve">a </w:t>
      </w:r>
      <w:r w:rsidR="000E106F" w:rsidRPr="00210EAD">
        <w:t xml:space="preserve">more </w:t>
      </w:r>
      <w:r w:rsidR="00DE585D" w:rsidRPr="00210EAD">
        <w:t>accurate model</w:t>
      </w:r>
      <w:r w:rsidR="000E106F" w:rsidRPr="00210EAD">
        <w:t xml:space="preserve">, we will observe </w:t>
      </w:r>
      <w:r w:rsidR="009463CF" w:rsidRPr="00210EAD">
        <w:t>similar use-dependent biases</w:t>
      </w:r>
      <w:r w:rsidR="000E106F" w:rsidRPr="00210EAD">
        <w:t xml:space="preserve"> between conditions; however, </w:t>
      </w:r>
      <w:r w:rsidR="004216BF" w:rsidRPr="00210EAD">
        <w:t xml:space="preserve">if the Adaptive Bayes model is </w:t>
      </w:r>
      <w:r w:rsidR="00DE585D" w:rsidRPr="00210EAD">
        <w:t>more accurate</w:t>
      </w:r>
      <w:r w:rsidR="004216BF" w:rsidRPr="00210EAD">
        <w:t>, we should observe differen</w:t>
      </w:r>
      <w:ins w:id="538" w:author="Jonathan Wood" w:date="2020-08-26T15:07:00Z">
        <w:r w:rsidR="00957134">
          <w:t>t use-dependent biases</w:t>
        </w:r>
      </w:ins>
      <w:del w:id="539" w:author="Jonathan Wood" w:date="2020-08-26T15:07:00Z">
        <w:r w:rsidR="004216BF" w:rsidRPr="00210EAD" w:rsidDel="00957134">
          <w:delText>ces</w:delText>
        </w:r>
      </w:del>
      <w:r w:rsidR="004216BF" w:rsidRPr="00210EAD">
        <w:t xml:space="preserve"> between conditions</w:t>
      </w:r>
      <w:del w:id="540" w:author="Jonathan Wood" w:date="2020-08-26T15:07:00Z">
        <w:r w:rsidR="004216BF" w:rsidRPr="00210EAD" w:rsidDel="00957134">
          <w:delText xml:space="preserve"> in </w:delText>
        </w:r>
        <w:r w:rsidR="00036041" w:rsidRPr="00210EAD" w:rsidDel="00957134">
          <w:delText xml:space="preserve">our </w:delText>
        </w:r>
        <w:r w:rsidR="00220B35" w:rsidRPr="00210EAD" w:rsidDel="00957134">
          <w:delText xml:space="preserve">behavioral </w:delText>
        </w:r>
        <w:r w:rsidR="00036041" w:rsidRPr="00210EAD" w:rsidDel="00957134">
          <w:delText>analys</w:delText>
        </w:r>
        <w:r w:rsidR="00220B35" w:rsidRPr="00210EAD" w:rsidDel="00957134">
          <w:delText>e</w:delText>
        </w:r>
        <w:r w:rsidR="00036041" w:rsidRPr="00210EAD" w:rsidDel="00957134">
          <w:delText>s</w:delText>
        </w:r>
      </w:del>
      <w:r w:rsidR="000E106F" w:rsidRPr="00210EAD">
        <w:t>.</w:t>
      </w:r>
    </w:p>
    <w:p w14:paraId="3895DA4D" w14:textId="686CBAA4" w:rsidR="00D63B2C" w:rsidRDefault="00D63B2C" w:rsidP="00407563">
      <w:pPr>
        <w:spacing w:line="480" w:lineRule="auto"/>
      </w:pPr>
    </w:p>
    <w:p w14:paraId="2E411958" w14:textId="05CF1B2B" w:rsidR="00D63B2C" w:rsidRPr="00E677F0" w:rsidRDefault="00D63B2C" w:rsidP="00407563">
      <w:pPr>
        <w:spacing w:line="480" w:lineRule="auto"/>
        <w:rPr>
          <w:i/>
          <w:iCs/>
          <w:u w:val="single"/>
        </w:rPr>
      </w:pPr>
      <w:r>
        <w:rPr>
          <w:i/>
          <w:iCs/>
          <w:u w:val="single"/>
        </w:rPr>
        <w:t>Pilot Data:</w:t>
      </w:r>
    </w:p>
    <w:p w14:paraId="476DFD12" w14:textId="355B4FC9" w:rsidR="00D63B2C" w:rsidRDefault="00D63B2C" w:rsidP="00407563">
      <w:pPr>
        <w:spacing w:line="480" w:lineRule="auto"/>
      </w:pPr>
      <w:r>
        <w:t xml:space="preserve">To </w:t>
      </w:r>
      <w:r w:rsidR="002C7B5B">
        <w:t xml:space="preserve">assess the feasibility of our behavioral methods, and specifically, to </w:t>
      </w:r>
      <w:r>
        <w:t>determine if individuals are able to follow frequently changing step length targets</w:t>
      </w:r>
      <w:r w:rsidR="002C7B5B">
        <w:t>,</w:t>
      </w:r>
      <w:r>
        <w:t xml:space="preserve"> we collected pilot data from 3 individuals for the </w:t>
      </w:r>
      <w:r w:rsidR="00F20D26">
        <w:t xml:space="preserve">High Variability </w:t>
      </w:r>
      <w:r>
        <w:t>condition</w:t>
      </w:r>
      <w:r w:rsidR="00AC59AC">
        <w:t xml:space="preserve">, with 2/3 of these individual also completing the </w:t>
      </w:r>
      <w:r w:rsidR="00F20D26">
        <w:t xml:space="preserve">Constant </w:t>
      </w:r>
      <w:r w:rsidR="00AC59AC">
        <w:t>condition</w:t>
      </w:r>
      <w:r w:rsidR="005E7F90">
        <w:t xml:space="preserve"> (see Figure 4)</w:t>
      </w:r>
      <w:r>
        <w:t xml:space="preserve">. </w:t>
      </w:r>
      <w:r w:rsidR="00AC59AC">
        <w:t>The</w:t>
      </w:r>
      <w:r>
        <w:t xml:space="preserve"> pilot results show that </w:t>
      </w:r>
      <w:r w:rsidR="00AC59AC">
        <w:t>participants</w:t>
      </w:r>
      <w:r w:rsidRPr="00217631">
        <w:t xml:space="preserve"> were able to follow the feedback </w:t>
      </w:r>
      <w:r w:rsidR="00AC59AC">
        <w:t xml:space="preserve">during the </w:t>
      </w:r>
      <w:r w:rsidR="00F20D26">
        <w:t xml:space="preserve">High Variability </w:t>
      </w:r>
      <w:r w:rsidR="00AC59AC">
        <w:t xml:space="preserve">condition </w:t>
      </w:r>
      <w:r w:rsidRPr="00217631">
        <w:t>with a mean</w:t>
      </w:r>
      <w:r>
        <w:t xml:space="preserve"> </w:t>
      </w:r>
      <w:r w:rsidR="00AC59AC">
        <w:t xml:space="preserve">absolute </w:t>
      </w:r>
      <w:r>
        <w:t>distance</w:t>
      </w:r>
      <w:r w:rsidR="00AC59AC">
        <w:t xml:space="preserve"> of</w:t>
      </w:r>
      <w:r w:rsidR="00AC59AC" w:rsidRPr="00510D5B">
        <w:t xml:space="preserve"> </w:t>
      </w:r>
      <w:r w:rsidRPr="00510D5B">
        <w:t>4.2 cm from the targets</w:t>
      </w:r>
      <w:ins w:id="541" w:author="Jonathan Wood" w:date="2020-08-26T09:27:00Z">
        <w:r w:rsidR="003600BA">
          <w:t xml:space="preserve"> (Figure 4A</w:t>
        </w:r>
      </w:ins>
      <w:ins w:id="542" w:author="Jonathan Wood" w:date="2020-08-26T15:09:00Z">
        <w:r w:rsidR="00C15142">
          <w:t>)</w:t>
        </w:r>
      </w:ins>
      <w:r>
        <w:t>. Furthermore, we correlated step length targets with actual step lengths for each subject during the Learning phase</w:t>
      </w:r>
      <w:r w:rsidR="009A2D50">
        <w:t xml:space="preserve">: </w:t>
      </w:r>
      <w:r w:rsidR="002C7B5B">
        <w:t xml:space="preserve">mean </w:t>
      </w:r>
      <w:r w:rsidR="009A2D50">
        <w:t>R-value = 0.59 and 0.78 for the right and left step lengths</w:t>
      </w:r>
      <w:r w:rsidR="00905174">
        <w:t>,</w:t>
      </w:r>
      <w:r w:rsidR="009A2D50">
        <w:t xml:space="preserve"> respectively (p &lt;</w:t>
      </w:r>
      <w:r w:rsidR="00905174">
        <w:t xml:space="preserve"> 0.0001 </w:t>
      </w:r>
      <w:r w:rsidR="009A2D50">
        <w:t xml:space="preserve">for all). </w:t>
      </w:r>
      <w:ins w:id="543" w:author="Jonathan Wood" w:date="2020-08-26T09:27:00Z">
        <w:r w:rsidR="003600BA">
          <w:t>We also calculated the Initial Bias and Early Was</w:t>
        </w:r>
      </w:ins>
      <w:ins w:id="544" w:author="Jonathan Wood" w:date="2020-08-26T09:28:00Z">
        <w:r w:rsidR="003600BA">
          <w:t xml:space="preserve">hout for those participants who completed both the Constant and high Variability conditions (Figure 4B &amp; C). </w:t>
        </w:r>
      </w:ins>
      <w:r w:rsidR="002C7B5B">
        <w:t xml:space="preserve">The </w:t>
      </w:r>
      <w:r w:rsidR="009A2D50">
        <w:t>pilot results are also consistent with our assumption that, during the Learning phase, SAI means will be similar across conditions</w:t>
      </w:r>
      <w:r w:rsidR="00AC59AC">
        <w:t xml:space="preserve"> (Learning SAI mean)</w:t>
      </w:r>
      <w:r w:rsidR="009A2D50">
        <w:t xml:space="preserve">, but SAI standard deviation </w:t>
      </w:r>
      <w:r w:rsidR="00AC59AC">
        <w:t xml:space="preserve">(Learning SAI </w:t>
      </w:r>
      <w:r w:rsidR="00AC59AC">
        <w:sym w:font="Symbol" w:char="F073"/>
      </w:r>
      <w:r w:rsidR="00AC59AC">
        <w:t xml:space="preserve">) </w:t>
      </w:r>
      <w:r w:rsidR="009A2D50">
        <w:t xml:space="preserve">will be different (Figure </w:t>
      </w:r>
      <w:r w:rsidR="00787A66">
        <w:t>4</w:t>
      </w:r>
      <w:ins w:id="545" w:author="Jonathan Wood" w:date="2020-08-26T09:26:00Z">
        <w:r w:rsidR="001F4926">
          <w:t>D</w:t>
        </w:r>
      </w:ins>
      <w:r w:rsidR="002C7B5B">
        <w:t xml:space="preserve">). </w:t>
      </w:r>
      <w:r w:rsidR="00220B35">
        <w:t>T</w:t>
      </w:r>
      <w:r w:rsidR="00593788">
        <w:t>hese pilot data will not be included in the final analysis</w:t>
      </w:r>
      <w:r w:rsidR="00220B35">
        <w:t>.</w:t>
      </w:r>
      <w:r w:rsidR="00593788">
        <w:t xml:space="preserve"> </w:t>
      </w:r>
    </w:p>
    <w:p w14:paraId="2F077F09" w14:textId="573B12EB" w:rsidR="00767FB7" w:rsidRPr="00767FB7" w:rsidRDefault="00767FB7" w:rsidP="00407563">
      <w:pPr>
        <w:spacing w:line="480" w:lineRule="auto"/>
        <w:rPr>
          <w:b/>
          <w:bCs/>
        </w:rPr>
      </w:pPr>
    </w:p>
    <w:p w14:paraId="61FF230B" w14:textId="74A0CABD" w:rsidR="007F3390" w:rsidRPr="0096514B" w:rsidRDefault="007F3390" w:rsidP="00407563">
      <w:pPr>
        <w:spacing w:line="480" w:lineRule="auto"/>
        <w:rPr>
          <w:b/>
          <w:bCs/>
        </w:rPr>
      </w:pPr>
      <w:r w:rsidRPr="0096514B">
        <w:rPr>
          <w:b/>
          <w:bCs/>
        </w:rPr>
        <w:t xml:space="preserve">Timeline for completion: </w:t>
      </w:r>
    </w:p>
    <w:p w14:paraId="54824CF3" w14:textId="398B3B76" w:rsidR="00717692" w:rsidRDefault="00B94330" w:rsidP="00407563">
      <w:pPr>
        <w:spacing w:line="480" w:lineRule="auto"/>
      </w:pPr>
      <w:r>
        <w:t xml:space="preserve">We have received IRB approval from our university for this project. </w:t>
      </w:r>
      <w:r w:rsidR="00EF6128">
        <w:t>However, a</w:t>
      </w:r>
      <w:r>
        <w:t>ll labs have been shut</w:t>
      </w:r>
      <w:r w:rsidR="0034691E">
        <w:t>-</w:t>
      </w:r>
      <w:r>
        <w:t>down due to the COVID-19 pandemic. Data collections are ready to be initiated as soon as human research resumes at the university.</w:t>
      </w:r>
      <w:r w:rsidR="00A85F44">
        <w:t xml:space="preserve"> </w:t>
      </w:r>
      <w:r w:rsidR="00EF6128">
        <w:t xml:space="preserve">Given uncertainty around when labs will be </w:t>
      </w:r>
      <w:r w:rsidR="002A4793">
        <w:t>reopened,</w:t>
      </w:r>
      <w:r w:rsidR="00EF6128">
        <w:t xml:space="preserve"> </w:t>
      </w:r>
      <w:r w:rsidR="00A85F44">
        <w:t xml:space="preserve">we offer a proposed resubmission window </w:t>
      </w:r>
      <w:r w:rsidR="00A37E3C">
        <w:t xml:space="preserve">between </w:t>
      </w:r>
      <w:r w:rsidR="00BF61D7">
        <w:t xml:space="preserve">January </w:t>
      </w:r>
      <w:r w:rsidR="00A85F44">
        <w:t>15</w:t>
      </w:r>
      <w:r w:rsidR="00A85F44" w:rsidRPr="00A85F44">
        <w:rPr>
          <w:vertAlign w:val="superscript"/>
        </w:rPr>
        <w:t>th</w:t>
      </w:r>
      <w:r w:rsidR="0034691E">
        <w:t>, 202</w:t>
      </w:r>
      <w:r w:rsidR="00BF61D7">
        <w:t>1</w:t>
      </w:r>
      <w:r w:rsidR="0034691E">
        <w:t xml:space="preserve"> </w:t>
      </w:r>
      <w:r w:rsidR="00A37E3C">
        <w:t>and</w:t>
      </w:r>
      <w:r w:rsidR="00A85F44">
        <w:t xml:space="preserve"> </w:t>
      </w:r>
      <w:r w:rsidR="00A37E3C">
        <w:t xml:space="preserve">June </w:t>
      </w:r>
      <w:r w:rsidR="00A85F44">
        <w:t>15</w:t>
      </w:r>
      <w:r w:rsidR="00A85F44" w:rsidRPr="00A85F44">
        <w:rPr>
          <w:vertAlign w:val="superscript"/>
        </w:rPr>
        <w:t>th</w:t>
      </w:r>
      <w:r w:rsidR="00717692">
        <w:t>,</w:t>
      </w:r>
      <w:r w:rsidR="00A85F44">
        <w:t xml:space="preserve"> 202</w:t>
      </w:r>
      <w:r w:rsidR="003D6311">
        <w:t>1</w:t>
      </w:r>
      <w:r w:rsidR="00A85F44">
        <w:t xml:space="preserve">. </w:t>
      </w:r>
      <w:r w:rsidR="00717692">
        <w:br w:type="page"/>
      </w:r>
    </w:p>
    <w:p w14:paraId="01825A72" w14:textId="1CC534AB" w:rsidR="003D6311" w:rsidRPr="00717692" w:rsidRDefault="00F849E4" w:rsidP="00407563">
      <w:pPr>
        <w:spacing w:line="480" w:lineRule="auto"/>
        <w:rPr>
          <w:b/>
          <w:bCs/>
        </w:rPr>
      </w:pPr>
      <w:r w:rsidRPr="00717692">
        <w:rPr>
          <w:b/>
          <w:bCs/>
        </w:rPr>
        <w:t>References:</w:t>
      </w:r>
    </w:p>
    <w:p w14:paraId="1C2D7432" w14:textId="77777777" w:rsidR="00D31135" w:rsidRPr="00D31135" w:rsidRDefault="00F849E4" w:rsidP="00D31135">
      <w:pPr>
        <w:pStyle w:val="Bibliography"/>
      </w:pPr>
      <w:r>
        <w:fldChar w:fldCharType="begin"/>
      </w:r>
      <w:r w:rsidR="00B2319E">
        <w:instrText xml:space="preserve"> ADDIN ZOTERO_BIBL {"uncited":[],"omitted":[],"custom":[]} CSL_BIBLIOGRAPHY </w:instrText>
      </w:r>
      <w:r>
        <w:fldChar w:fldCharType="separate"/>
      </w:r>
      <w:r w:rsidR="00D31135" w:rsidRPr="00D31135">
        <w:t>Bond KM, Taylor JA (2015) Flexible explicit but rigid implicit learning in a visuomotor adaptation task. J Neurophysiol 113:3836–3849.</w:t>
      </w:r>
    </w:p>
    <w:p w14:paraId="16CF533F" w14:textId="77777777" w:rsidR="00D31135" w:rsidRPr="00D31135" w:rsidRDefault="00D31135" w:rsidP="00D31135">
      <w:pPr>
        <w:pStyle w:val="Bibliography"/>
      </w:pPr>
      <w:r w:rsidRPr="00D31135">
        <w:t>Cherry-Allen KM, Statton MA, Celnik PA, Bastian AJ (2018) A dual-learning paradigm simultaneously improves multiple features of gait post-stroke. Neurorehabil Neural Repair 32:810–820.</w:t>
      </w:r>
    </w:p>
    <w:p w14:paraId="2AB94A64" w14:textId="77777777" w:rsidR="00D31135" w:rsidRPr="00D31135" w:rsidRDefault="00D31135" w:rsidP="00D31135">
      <w:pPr>
        <w:pStyle w:val="Bibliography"/>
      </w:pPr>
      <w:r w:rsidRPr="00D31135">
        <w:t>Classen J, Liepert J, Wise SP, Hallett M, Cohen LG (1998) Rapid plasticity of human cortical movement representation induced by practice. J Neurophysiol 79:1117–1123.</w:t>
      </w:r>
    </w:p>
    <w:p w14:paraId="2167A224" w14:textId="77777777" w:rsidR="00D31135" w:rsidRPr="00D31135" w:rsidRDefault="00D31135" w:rsidP="00D31135">
      <w:pPr>
        <w:pStyle w:val="Bibliography"/>
      </w:pPr>
      <w:r w:rsidRPr="00D31135">
        <w:t>Day KA, Leech KA, Roemmich RT, Bastian AJ (2018) Accelerating locomotor savings in learning: compressing four training days to one. J Neurophysiol 119:2100–2113.</w:t>
      </w:r>
    </w:p>
    <w:p w14:paraId="1FC40151" w14:textId="77777777" w:rsidR="00D31135" w:rsidRPr="00D31135" w:rsidRDefault="00D31135" w:rsidP="00D31135">
      <w:pPr>
        <w:pStyle w:val="Bibliography"/>
      </w:pPr>
      <w:r w:rsidRPr="00D31135">
        <w:t>Diedrichsen J, White O, Newman D, Lally N (2010) Use-dependent and error-based learning of motor behaviors. J Neurosci 30:5159–5166.</w:t>
      </w:r>
    </w:p>
    <w:p w14:paraId="3D7349C8" w14:textId="77777777" w:rsidR="00D31135" w:rsidRPr="00D31135" w:rsidRDefault="00D31135" w:rsidP="00D31135">
      <w:pPr>
        <w:pStyle w:val="Bibliography"/>
      </w:pPr>
      <w:r w:rsidRPr="00D31135">
        <w:t>Ernst MO, Banks MS (2002) Humans integrate visual and haptic information in a statistically optimal fashion. Nature 415:429–433.</w:t>
      </w:r>
    </w:p>
    <w:p w14:paraId="0AE250D5" w14:textId="77777777" w:rsidR="00D31135" w:rsidRPr="00D31135" w:rsidRDefault="00D31135" w:rsidP="00D31135">
      <w:pPr>
        <w:pStyle w:val="Bibliography"/>
      </w:pPr>
      <w:r w:rsidRPr="00D31135">
        <w:t>Finley JM, Long A, Bastian AJ, Torres-Oviedo G (2015) Spatial and Temporal Control Contribute to Step Length Asymmetry During Split-Belt Adaptation and Hemiparetic Gait. Neurorehabil Neural Repair 29:786–795.</w:t>
      </w:r>
    </w:p>
    <w:p w14:paraId="2743A052" w14:textId="77777777" w:rsidR="00D31135" w:rsidRPr="00D31135" w:rsidRDefault="00D31135" w:rsidP="00D31135">
      <w:pPr>
        <w:pStyle w:val="Bibliography"/>
      </w:pPr>
      <w:r w:rsidRPr="00D31135">
        <w:t>French MA, Morton SM, Charalambous CC, Reisman DS (2018) A locomotor learning paradigm using distorted visual feedback elicits strategic learning. J Neurophysiol 120:1923–1931.</w:t>
      </w:r>
    </w:p>
    <w:p w14:paraId="686A3251" w14:textId="77777777" w:rsidR="00D31135" w:rsidRPr="00D31135" w:rsidRDefault="00D31135" w:rsidP="00D31135">
      <w:pPr>
        <w:pStyle w:val="Bibliography"/>
      </w:pPr>
      <w:r w:rsidRPr="00D31135">
        <w:t>Hammerbeck U, Yousif N, Greenwood R, Rothwell JC, Diedrichsen J (2014) Movement speed is biased by prior experience. Journal of Neurophysiology 111:128–134.</w:t>
      </w:r>
    </w:p>
    <w:p w14:paraId="4D194709" w14:textId="77777777" w:rsidR="00D31135" w:rsidRPr="00D31135" w:rsidRDefault="00D31135" w:rsidP="00D31135">
      <w:pPr>
        <w:pStyle w:val="Bibliography"/>
      </w:pPr>
      <w:r w:rsidRPr="00D31135">
        <w:t>Hardwick RM, Forrence AD, Krakauer JW, Haith AM (2019) Time-dependent competition between goal-directed and habitual response preparation. Nat Hum Behav 3:1252–1262.</w:t>
      </w:r>
    </w:p>
    <w:p w14:paraId="5DC6F68A" w14:textId="77777777" w:rsidR="00D31135" w:rsidRPr="00D31135" w:rsidRDefault="00D31135" w:rsidP="00D31135">
      <w:pPr>
        <w:pStyle w:val="Bibliography"/>
      </w:pPr>
      <w:r w:rsidRPr="00D31135">
        <w:t>Holmes AP, Blair RC, Watson JD, Ford I (1996) Nonparametric analysis of statistic images from functional mapping experiments. J Cereb Blood Flow Metab 16:7–22.</w:t>
      </w:r>
    </w:p>
    <w:p w14:paraId="34ECF6E8" w14:textId="77777777" w:rsidR="00D31135" w:rsidRPr="00D31135" w:rsidRDefault="00D31135" w:rsidP="00D31135">
      <w:pPr>
        <w:pStyle w:val="Bibliography"/>
      </w:pPr>
      <w:r w:rsidRPr="00D31135">
        <w:t>Hussain SJ, Hanson AS, Tseng S-C, Morton SM (2013) A locomotor adaptation including explicit knowledge and removal of postadaptation errors induces complete 24-hour retention. J Neurophysiol 110:916–925.</w:t>
      </w:r>
    </w:p>
    <w:p w14:paraId="01C8F5E8" w14:textId="77777777" w:rsidR="00D31135" w:rsidRPr="00D31135" w:rsidRDefault="00D31135" w:rsidP="00D31135">
      <w:pPr>
        <w:pStyle w:val="Bibliography"/>
      </w:pPr>
      <w:r w:rsidRPr="00D31135">
        <w:t>Kim S-J, Krebs HI (2012) Effects of implicit visual feedback distortion on human gait. Exp Brain Res 218:495–502.</w:t>
      </w:r>
    </w:p>
    <w:p w14:paraId="158E6DAC" w14:textId="77777777" w:rsidR="00D31135" w:rsidRPr="00D31135" w:rsidRDefault="00D31135" w:rsidP="00D31135">
      <w:pPr>
        <w:pStyle w:val="Bibliography"/>
      </w:pPr>
      <w:r w:rsidRPr="00D31135">
        <w:t>Kim S-J, Mugisha D (2014) Effect of explicit visual feedback distortion on human gait. J Neuroeng Rehabil 11:74.</w:t>
      </w:r>
    </w:p>
    <w:p w14:paraId="14120F4B" w14:textId="77777777" w:rsidR="00D31135" w:rsidRPr="00D31135" w:rsidRDefault="00D31135" w:rsidP="00D31135">
      <w:pPr>
        <w:pStyle w:val="Bibliography"/>
      </w:pPr>
      <w:r w:rsidRPr="00D31135">
        <w:t>Kitago T, Ryan SL, Mazzoni P, Krakauer JW, Haith AM (2013) Unlearning versus savings in visuomotor adaptation: comparing effects of washout, passage of time, and removal of errors on motor memory. Front Hum Neurosci 7.</w:t>
      </w:r>
    </w:p>
    <w:p w14:paraId="13E17662" w14:textId="77777777" w:rsidR="00D31135" w:rsidRPr="00D31135" w:rsidRDefault="00D31135" w:rsidP="00D31135">
      <w:pPr>
        <w:pStyle w:val="Bibliography"/>
      </w:pPr>
      <w:r w:rsidRPr="00D31135">
        <w:t>Körding K (2007) Decision Theory: What “Should” the Nervous System Do? Science 318:606–610.</w:t>
      </w:r>
    </w:p>
    <w:p w14:paraId="4B8741AD" w14:textId="77777777" w:rsidR="00D31135" w:rsidRPr="00D31135" w:rsidRDefault="00D31135" w:rsidP="00D31135">
      <w:pPr>
        <w:pStyle w:val="Bibliography"/>
      </w:pPr>
      <w:r w:rsidRPr="00D31135">
        <w:t>Lakens D (2017) Equivalence Tests: A Practical Primer for t Tests, Correlations, and Meta-Analyses. Social Psychological and Personality Science.</w:t>
      </w:r>
    </w:p>
    <w:p w14:paraId="1EEF6CE8" w14:textId="77777777" w:rsidR="00D31135" w:rsidRPr="00D31135" w:rsidRDefault="00D31135" w:rsidP="00D31135">
      <w:pPr>
        <w:pStyle w:val="Bibliography"/>
      </w:pPr>
      <w:r w:rsidRPr="00D31135">
        <w:t>Lakens D (2013) Calculating and reporting effect sizes to facilitate cumulative science: a practical primer for t-tests and ANOVAs. Front Psychol 4.</w:t>
      </w:r>
    </w:p>
    <w:p w14:paraId="6231B8B3" w14:textId="77777777" w:rsidR="00D31135" w:rsidRPr="00D31135" w:rsidRDefault="00D31135" w:rsidP="00D31135">
      <w:pPr>
        <w:pStyle w:val="Bibliography"/>
      </w:pPr>
      <w:r w:rsidRPr="00D31135">
        <w:t>Leech KA, Roemmich RT, Bastian AJ (2018) Creating flexible motor memories in human walking. Sci Rep 8:94.</w:t>
      </w:r>
    </w:p>
    <w:p w14:paraId="2887A29D" w14:textId="77777777" w:rsidR="00D31135" w:rsidRPr="00D31135" w:rsidRDefault="00D31135" w:rsidP="00D31135">
      <w:pPr>
        <w:pStyle w:val="Bibliography"/>
      </w:pPr>
      <w:r w:rsidRPr="00D31135">
        <w:t>Long AW, Roemmich RT, Bastian AJ (2016) Blocking trial-by-trial error correction does not interfere with motor learning in human walking. J Neurophysiol 115:2341–2348.</w:t>
      </w:r>
    </w:p>
    <w:p w14:paraId="767636FA" w14:textId="77777777" w:rsidR="00D31135" w:rsidRPr="00D31135" w:rsidRDefault="00D31135" w:rsidP="00D31135">
      <w:pPr>
        <w:pStyle w:val="Bibliography"/>
      </w:pPr>
      <w:r w:rsidRPr="00D31135">
        <w:t>Maris E, Oostenveld R (2007) Nonparametric statistical testing of EEG- and MEG-data. Journal of Neuroscience Methods 164:177–190.</w:t>
      </w:r>
    </w:p>
    <w:p w14:paraId="3027FBC6" w14:textId="77777777" w:rsidR="00D31135" w:rsidRPr="00D31135" w:rsidRDefault="00D31135" w:rsidP="00D31135">
      <w:pPr>
        <w:pStyle w:val="Bibliography"/>
      </w:pPr>
      <w:r w:rsidRPr="00D31135">
        <w:t>Mawase F, Lopez D, Celnik PA, Haith AM (2018) Movement Repetition Facilitates Response Preparation. Cell Reports 24:801–808.</w:t>
      </w:r>
    </w:p>
    <w:p w14:paraId="08F2A496" w14:textId="77777777" w:rsidR="00D31135" w:rsidRPr="00D31135" w:rsidRDefault="00D31135" w:rsidP="00D31135">
      <w:pPr>
        <w:pStyle w:val="Bibliography"/>
      </w:pPr>
      <w:r w:rsidRPr="00D31135">
        <w:t>Nichols TE, Holmes AP (2002) Nonparametric permutation tests for functional neuroimaging: A primer with examples. Hum Brain Mapp 15:1–25.</w:t>
      </w:r>
    </w:p>
    <w:p w14:paraId="5FA0D72C" w14:textId="77777777" w:rsidR="00D31135" w:rsidRPr="00D31135" w:rsidRDefault="00D31135" w:rsidP="00D31135">
      <w:pPr>
        <w:pStyle w:val="Bibliography"/>
      </w:pPr>
      <w:r w:rsidRPr="00D31135">
        <w:t>Orban de Xivry J-J, Criscimagna-Hemminger SE, Shadmehr R (2011) Contributions of the motor cortex to adaptive control of reaching depend on the perturbation schedule. Cereb Cortex 21:1475–1484.</w:t>
      </w:r>
    </w:p>
    <w:p w14:paraId="386B942B" w14:textId="77777777" w:rsidR="00D31135" w:rsidRPr="00D31135" w:rsidRDefault="00D31135" w:rsidP="00D31135">
      <w:pPr>
        <w:pStyle w:val="Bibliography"/>
      </w:pPr>
      <w:r w:rsidRPr="00D31135">
        <w:t>Sánchez N, Simha SN, Donelan JM, Finley JM (2020) Using asymmetry to your advantage: learning to acquire and accept external assistance during prolonged split-belt walking (preprint). Neuroscience.</w:t>
      </w:r>
    </w:p>
    <w:p w14:paraId="121FFFA7" w14:textId="77777777" w:rsidR="00D31135" w:rsidRPr="00D31135" w:rsidRDefault="00D31135" w:rsidP="00D31135">
      <w:pPr>
        <w:pStyle w:val="Bibliography"/>
      </w:pPr>
      <w:r w:rsidRPr="00D31135">
        <w:t>Schmidt RA, Lee TD (2005) Motor control and learning: A behavioral emphasis, 4th ed, Motor control and learning: A behavioral emphasis, 4th ed. Champaign, IL, US: Human Kinetics.</w:t>
      </w:r>
    </w:p>
    <w:p w14:paraId="709F6ED3" w14:textId="77777777" w:rsidR="00D31135" w:rsidRPr="00D31135" w:rsidRDefault="00D31135" w:rsidP="00D31135">
      <w:pPr>
        <w:pStyle w:val="Bibliography"/>
      </w:pPr>
      <w:r w:rsidRPr="00D31135">
        <w:t>Statton MA, Toliver A, Bastian AJ (2016) A dual-learning paradigm can simultaneously train multiple characteristics of walking. J Neurophysiol 115:2692–2700.</w:t>
      </w:r>
    </w:p>
    <w:p w14:paraId="2F6B8798" w14:textId="77777777" w:rsidR="00D31135" w:rsidRPr="00D31135" w:rsidRDefault="00D31135" w:rsidP="00D31135">
      <w:pPr>
        <w:pStyle w:val="Bibliography"/>
      </w:pPr>
      <w:r w:rsidRPr="00D31135">
        <w:t>Taylor JA, Ivry RB (2011) Flexible cognitive strategies during motor learning. PLoS Comput Biol 7.</w:t>
      </w:r>
    </w:p>
    <w:p w14:paraId="4B3D9E45" w14:textId="77777777" w:rsidR="00D31135" w:rsidRPr="00D31135" w:rsidRDefault="00D31135" w:rsidP="00D31135">
      <w:pPr>
        <w:pStyle w:val="Bibliography"/>
      </w:pPr>
      <w:r w:rsidRPr="00D31135">
        <w:t>Verstynen T, Sabes PN (2011) How each movement changes the next: an experimental and theoretical study of fast adaptive priors in reaching. J Neurosci 31:10050–10059.</w:t>
      </w:r>
    </w:p>
    <w:p w14:paraId="15EDA4EB" w14:textId="77777777" w:rsidR="00D31135" w:rsidRPr="00D31135" w:rsidRDefault="00D31135" w:rsidP="00D31135">
      <w:pPr>
        <w:pStyle w:val="Bibliography"/>
      </w:pPr>
      <w:r w:rsidRPr="00D31135">
        <w:t>Wei K, Körding K (2009) Relevance of error: what drives motor adaptation? J Neurophysiol 101:655–664.</w:t>
      </w:r>
    </w:p>
    <w:p w14:paraId="58DC9BC5" w14:textId="77777777" w:rsidR="00D31135" w:rsidRPr="00D31135" w:rsidRDefault="00D31135" w:rsidP="00D31135">
      <w:pPr>
        <w:pStyle w:val="Bibliography"/>
      </w:pPr>
      <w:r w:rsidRPr="00D31135">
        <w:t>Wilson RC, Collins AG (2019) Ten simple rules for the computational modeling of behavioral data. eLife 8:e49547.</w:t>
      </w:r>
    </w:p>
    <w:p w14:paraId="2250AA96" w14:textId="77777777" w:rsidR="00D31135" w:rsidRPr="00D31135" w:rsidRDefault="00D31135" w:rsidP="00D31135">
      <w:pPr>
        <w:pStyle w:val="Bibliography"/>
      </w:pPr>
      <w:r w:rsidRPr="00D31135">
        <w:t>Wong AL, Goldsmith J, Forrence AD, Haith AM, Krakauer JW (2017) Reaction times can reflect habits rather than computations. Elife 6.</w:t>
      </w:r>
    </w:p>
    <w:p w14:paraId="0BAD040D" w14:textId="77777777" w:rsidR="00D31135" w:rsidRPr="00D31135" w:rsidRDefault="00D31135" w:rsidP="00D31135">
      <w:pPr>
        <w:pStyle w:val="Bibliography"/>
      </w:pPr>
      <w:r w:rsidRPr="00D31135">
        <w:t>Wood J, Kim H, French MA, Reisman DS, Morton SM (2020) Use-Dependent Plasticity Explains Aftereffects in Visually Guided Locomotor Learning of a Novel Step Length Asymmetry. Journal of Neurophysiology.</w:t>
      </w:r>
    </w:p>
    <w:p w14:paraId="07812C1C" w14:textId="77777777" w:rsidR="00D31135" w:rsidRPr="00D31135" w:rsidRDefault="00D31135" w:rsidP="00D31135">
      <w:pPr>
        <w:pStyle w:val="Bibliography"/>
      </w:pPr>
      <w:r w:rsidRPr="00D31135">
        <w:t>Zeni JA, Richards JG, Higginson JS (2008) Two simple methods for determining gait events during treadmill and overground walking using kinematic data. Gait &amp; Posture 27:710–714.</w:t>
      </w:r>
    </w:p>
    <w:p w14:paraId="7D4BCE92" w14:textId="0953A1CA" w:rsidR="00B34F65" w:rsidRDefault="00F849E4" w:rsidP="006C28D7">
      <w:pPr>
        <w:pStyle w:val="Bibliography"/>
      </w:pPr>
      <w:r>
        <w:fldChar w:fldCharType="end"/>
      </w:r>
      <w:r w:rsidR="00B34F65">
        <w:br w:type="page"/>
      </w:r>
    </w:p>
    <w:p w14:paraId="12A14D27" w14:textId="0C533618" w:rsidR="00B34F65" w:rsidRPr="00461857" w:rsidRDefault="00A54C54" w:rsidP="00407563">
      <w:pPr>
        <w:spacing w:line="480" w:lineRule="auto"/>
        <w:rPr>
          <w:b/>
          <w:bCs/>
          <w:u w:val="single"/>
        </w:rPr>
      </w:pPr>
      <w:r w:rsidRPr="00461857">
        <w:rPr>
          <w:b/>
          <w:bCs/>
          <w:u w:val="single"/>
        </w:rPr>
        <w:t>Figure Legends:</w:t>
      </w:r>
    </w:p>
    <w:p w14:paraId="6F4EED90" w14:textId="78DFEE45" w:rsidR="00A54C54" w:rsidRDefault="00A54C54" w:rsidP="00407563">
      <w:pPr>
        <w:spacing w:line="480" w:lineRule="auto"/>
      </w:pPr>
      <w:r>
        <w:rPr>
          <w:b/>
          <w:bCs/>
        </w:rPr>
        <w:t>Figure</w:t>
      </w:r>
      <w:r w:rsidR="00461857">
        <w:rPr>
          <w:b/>
          <w:bCs/>
        </w:rPr>
        <w:t xml:space="preserve"> </w:t>
      </w:r>
      <w:r>
        <w:rPr>
          <w:b/>
          <w:bCs/>
        </w:rPr>
        <w:t xml:space="preserve">1: </w:t>
      </w:r>
      <w:r w:rsidR="000A3677" w:rsidRPr="00762ECE">
        <w:rPr>
          <w:b/>
          <w:bCs/>
        </w:rPr>
        <w:t>Experimental setup.</w:t>
      </w:r>
      <w:r w:rsidR="000A3677">
        <w:t xml:space="preserve"> </w:t>
      </w:r>
      <w:r w:rsidR="000A3677">
        <w:rPr>
          <w:b/>
          <w:bCs/>
        </w:rPr>
        <w:t xml:space="preserve">(A) </w:t>
      </w:r>
      <w:r w:rsidR="001E4289">
        <w:t xml:space="preserve">Participants will walk on a treadmill while watching feedback of their step length. Their step lengths will be represented as a blue (left) and green (right) bar which increases in height during the swing phase and holds on the screen at the moment of heel strike. </w:t>
      </w:r>
      <w:r w:rsidR="000A3677">
        <w:rPr>
          <w:b/>
          <w:bCs/>
        </w:rPr>
        <w:t xml:space="preserve">(B) </w:t>
      </w:r>
      <w:r w:rsidR="001E4289">
        <w:t>During the Learning phase, the participant will aim for a pink horizontal target line which is derived from their baseline step length. On the first stride of learning the target will be offset from their baseline (</w:t>
      </w:r>
      <w:r w:rsidR="001E4289" w:rsidRPr="00461857">
        <w:rPr>
          <w:b/>
          <w:bCs/>
        </w:rPr>
        <w:t>B</w:t>
      </w:r>
      <w:r w:rsidR="001E4289">
        <w:t xml:space="preserve"> – top panel), and the subject will have to adjust their step length on subsequent strides to hit the target (</w:t>
      </w:r>
      <w:r w:rsidR="001E4289" w:rsidRPr="00461857">
        <w:rPr>
          <w:b/>
          <w:bCs/>
        </w:rPr>
        <w:t>B</w:t>
      </w:r>
      <w:r w:rsidR="001E4289">
        <w:t xml:space="preserve"> – bottom panel). </w:t>
      </w:r>
      <w:r w:rsidR="000A3677">
        <w:rPr>
          <w:b/>
          <w:bCs/>
        </w:rPr>
        <w:t xml:space="preserve">(C) </w:t>
      </w:r>
      <w:r w:rsidR="00AD3EDA">
        <w:t>Target distribution for each c</w:t>
      </w:r>
      <w:r w:rsidR="001E4289">
        <w:t xml:space="preserve">ondition: During the </w:t>
      </w:r>
      <w:r w:rsidR="00F20D26">
        <w:t xml:space="preserve">Constant </w:t>
      </w:r>
      <w:r w:rsidR="001E4289">
        <w:t xml:space="preserve">condition targets will </w:t>
      </w:r>
      <w:r w:rsidR="006E30BF">
        <w:t>always be at</w:t>
      </w:r>
      <w:r w:rsidR="001E4289">
        <w:t xml:space="preserve"> </w:t>
      </w:r>
      <w:r w:rsidR="00AD3EDA">
        <w:t>22% SAI</w:t>
      </w:r>
      <w:r w:rsidR="006E30BF">
        <w:t xml:space="preserve"> during the Learning phase</w:t>
      </w:r>
      <w:r w:rsidR="001E4289">
        <w:t xml:space="preserve">. </w:t>
      </w:r>
      <w:r w:rsidR="00AD3EDA">
        <w:t xml:space="preserve">During the </w:t>
      </w:r>
      <w:r w:rsidR="00F20D26">
        <w:t>Low Variability</w:t>
      </w:r>
      <w:r w:rsidR="00AD3EDA">
        <w:t xml:space="preserve"> condition targets will be drawn from a normal distribution centered around 22% SAI and a standard deviation of 5% SAI. During the </w:t>
      </w:r>
      <w:r w:rsidR="00F20D26">
        <w:t xml:space="preserve">High Variability </w:t>
      </w:r>
      <w:r w:rsidR="00AD3EDA">
        <w:t xml:space="preserve">condition targets will be drawn from a uniform distribution between 5% and 39% SAI. </w:t>
      </w:r>
      <w:r w:rsidR="000E60C1">
        <w:t>Note the different scales for the y-axes</w:t>
      </w:r>
      <w:r w:rsidR="00923FF0">
        <w:t>.</w:t>
      </w:r>
      <w:r w:rsidR="000E60C1">
        <w:t xml:space="preserve"> </w:t>
      </w:r>
      <w:r w:rsidR="000A3677">
        <w:rPr>
          <w:b/>
          <w:bCs/>
        </w:rPr>
        <w:t xml:space="preserve">(D) </w:t>
      </w:r>
      <w:r w:rsidR="00AD3EDA">
        <w:t xml:space="preserve">Learning schedule for each condition: </w:t>
      </w:r>
      <w:r w:rsidR="00C04364">
        <w:t>Each condition will include a Baseline (</w:t>
      </w:r>
      <w:proofErr w:type="spellStart"/>
      <w:r w:rsidR="00C04364">
        <w:t>Bsl</w:t>
      </w:r>
      <w:proofErr w:type="spellEnd"/>
      <w:r w:rsidR="00C04364">
        <w:t xml:space="preserve">), Learning and Washout phase. </w:t>
      </w:r>
      <w:r w:rsidR="00B10903">
        <w:t xml:space="preserve">Shaded regions indicate no visual feedback will be shown on the screen and participants are told to “walk normally”, so the target is effectively 0% SAI. </w:t>
      </w:r>
      <w:r w:rsidR="00461857">
        <w:t xml:space="preserve">During the </w:t>
      </w:r>
      <w:r w:rsidR="00C04364">
        <w:t>L</w:t>
      </w:r>
      <w:r w:rsidR="00461857">
        <w:t xml:space="preserve">earning phase targets will vary based on the condition. </w:t>
      </w:r>
    </w:p>
    <w:p w14:paraId="0A0333EB" w14:textId="77777777" w:rsidR="00CD59CE" w:rsidRPr="00CD59CE" w:rsidRDefault="00CD59CE" w:rsidP="00407563">
      <w:pPr>
        <w:spacing w:line="480" w:lineRule="auto"/>
      </w:pPr>
    </w:p>
    <w:p w14:paraId="629FB030" w14:textId="52D752CE" w:rsidR="00B37452" w:rsidRDefault="00A156A8" w:rsidP="00407563">
      <w:pPr>
        <w:spacing w:line="480" w:lineRule="auto"/>
      </w:pPr>
      <w:r>
        <w:rPr>
          <w:b/>
          <w:bCs/>
        </w:rPr>
        <w:t xml:space="preserve">Figure </w:t>
      </w:r>
      <w:r w:rsidR="00F66EA9">
        <w:rPr>
          <w:b/>
          <w:bCs/>
        </w:rPr>
        <w:t>2</w:t>
      </w:r>
      <w:r w:rsidRPr="00762ECE">
        <w:rPr>
          <w:b/>
          <w:bCs/>
        </w:rPr>
        <w:t>: Confusion matrices</w:t>
      </w:r>
      <w:r w:rsidR="00E454F4" w:rsidRPr="00762ECE">
        <w:rPr>
          <w:b/>
          <w:bCs/>
        </w:rPr>
        <w:t>.</w:t>
      </w:r>
      <w:r w:rsidR="00E454F4">
        <w:t xml:space="preserve"> Four different confusion</w:t>
      </w:r>
      <w:r w:rsidR="00762ECE">
        <w:t xml:space="preserve"> matrices</w:t>
      </w:r>
      <w:r>
        <w:t xml:space="preserve"> for each condition and all conditions combined. Lighter colors indicate higher percentages of better fits for each simulated model. Model fits were compared using AIC. </w:t>
      </w:r>
      <w:r w:rsidR="00CD59CE">
        <w:t xml:space="preserve">AB is </w:t>
      </w:r>
      <w:r w:rsidR="002C5AE0">
        <w:t>the Adaptive Bayesian model, S+U is the Strategy plus Use-Dependent model.</w:t>
      </w:r>
    </w:p>
    <w:p w14:paraId="1471697F" w14:textId="77777777" w:rsidR="00B37452" w:rsidRDefault="00B37452" w:rsidP="00407563">
      <w:pPr>
        <w:spacing w:line="480" w:lineRule="auto"/>
      </w:pPr>
    </w:p>
    <w:p w14:paraId="49354FF3" w14:textId="77EC6905" w:rsidR="00A156A8" w:rsidRPr="00C04364" w:rsidRDefault="00B37452" w:rsidP="00407563">
      <w:pPr>
        <w:spacing w:line="480" w:lineRule="auto"/>
      </w:pPr>
      <w:r>
        <w:rPr>
          <w:b/>
          <w:bCs/>
        </w:rPr>
        <w:t xml:space="preserve">Figure </w:t>
      </w:r>
      <w:r w:rsidR="00F66EA9" w:rsidRPr="00762ECE">
        <w:rPr>
          <w:b/>
          <w:bCs/>
        </w:rPr>
        <w:t>3</w:t>
      </w:r>
      <w:r w:rsidRPr="00762ECE">
        <w:rPr>
          <w:b/>
          <w:bCs/>
        </w:rPr>
        <w:t>: Simulated results.</w:t>
      </w:r>
      <w:r>
        <w:t xml:space="preserve"> </w:t>
      </w:r>
      <w:r w:rsidR="000A3677">
        <w:rPr>
          <w:b/>
          <w:bCs/>
        </w:rPr>
        <w:t xml:space="preserve">(A) </w:t>
      </w:r>
      <w:r w:rsidR="00FA3E6A">
        <w:t xml:space="preserve">The experiment </w:t>
      </w:r>
      <w:r>
        <w:t xml:space="preserve">was simulated 1000 times </w:t>
      </w:r>
      <w:r w:rsidR="00FA3E6A">
        <w:t xml:space="preserve">using </w:t>
      </w:r>
      <w:r w:rsidR="005C22A4">
        <w:t>bootstrapped samples of parameter values</w:t>
      </w:r>
      <w:r w:rsidR="006E30BF">
        <w:t xml:space="preserve"> from</w:t>
      </w:r>
      <w:r w:rsidR="00C04364">
        <w:t xml:space="preserve"> a previously collected dataset</w:t>
      </w:r>
      <w:r>
        <w:t>. Results of the simulation are plotted as means with shaded errors indicating standard deviation</w:t>
      </w:r>
      <w:r w:rsidR="00220B35">
        <w:t xml:space="preserve"> of bootstrapped sample means</w:t>
      </w:r>
      <w:r>
        <w:t xml:space="preserve">. The first </w:t>
      </w:r>
      <w:ins w:id="546" w:author="Jonathan Wood" w:date="2020-08-26T09:35:00Z">
        <w:r w:rsidR="003600BA">
          <w:t xml:space="preserve">10 strides of the Learning phase and the first </w:t>
        </w:r>
      </w:ins>
      <w:r>
        <w:t xml:space="preserve">50 strides of </w:t>
      </w:r>
      <w:r w:rsidR="00973512">
        <w:t xml:space="preserve">the </w:t>
      </w:r>
      <w:r w:rsidR="00F66EA9">
        <w:t>W</w:t>
      </w:r>
      <w:r>
        <w:t>ashout</w:t>
      </w:r>
      <w:r w:rsidR="00973512">
        <w:t xml:space="preserve"> phase</w:t>
      </w:r>
      <w:r>
        <w:t xml:space="preserve"> are plotted in the insets. </w:t>
      </w:r>
      <w:r w:rsidR="000A3677">
        <w:rPr>
          <w:b/>
          <w:bCs/>
        </w:rPr>
        <w:t xml:space="preserve">(B) </w:t>
      </w:r>
      <w:r w:rsidR="008A49B1">
        <w:t xml:space="preserve">Initial </w:t>
      </w:r>
      <w:r w:rsidR="00CF21BD">
        <w:t xml:space="preserve">Bias </w:t>
      </w:r>
      <w:r w:rsidR="005C22A4">
        <w:t xml:space="preserve">is </w:t>
      </w:r>
      <w:r w:rsidR="008A49B1">
        <w:t xml:space="preserve">the mean of the first 5 strides of </w:t>
      </w:r>
      <w:r w:rsidR="00C04364">
        <w:t xml:space="preserve">the </w:t>
      </w:r>
      <w:r w:rsidR="008A49B1">
        <w:t xml:space="preserve">Washout </w:t>
      </w:r>
      <w:r w:rsidR="00C04364">
        <w:t>phase</w:t>
      </w:r>
      <w:r w:rsidR="008A49B1">
        <w:t xml:space="preserve"> and </w:t>
      </w:r>
      <w:r w:rsidR="000A3677">
        <w:rPr>
          <w:b/>
          <w:bCs/>
        </w:rPr>
        <w:t xml:space="preserve">(C) </w:t>
      </w:r>
      <w:r w:rsidR="008A49B1">
        <w:t xml:space="preserve">Early </w:t>
      </w:r>
      <w:r w:rsidR="00CF21BD">
        <w:t>Washout is</w:t>
      </w:r>
      <w:r w:rsidR="008A49B1">
        <w:t xml:space="preserve"> strides 6-30 of the Washout </w:t>
      </w:r>
      <w:proofErr w:type="gramStart"/>
      <w:r w:rsidR="008A49B1">
        <w:t>phase</w:t>
      </w:r>
      <w:proofErr w:type="gramEnd"/>
      <w:r w:rsidR="008A49B1">
        <w:t xml:space="preserve">. </w:t>
      </w:r>
      <w:r w:rsidR="000A3677">
        <w:rPr>
          <w:b/>
          <w:bCs/>
        </w:rPr>
        <w:t xml:space="preserve">(D) </w:t>
      </w:r>
      <w:r w:rsidR="009F0962">
        <w:t xml:space="preserve">Mean and standard deviations of </w:t>
      </w:r>
      <w:r w:rsidR="00A27A16">
        <w:t>w</w:t>
      </w:r>
      <w:r w:rsidR="00C04364">
        <w:t xml:space="preserve">ashout rates for each model across conditions. </w:t>
      </w:r>
      <w:r w:rsidR="00A27A16">
        <w:t xml:space="preserve">For panels B-D, </w:t>
      </w:r>
      <w:r w:rsidR="005E7F90">
        <w:t xml:space="preserve">filled circles represent the mean and error bars represent one standard deviation of bootstrapped sample means. Some </w:t>
      </w:r>
      <w:r w:rsidR="00A27A16">
        <w:t xml:space="preserve">error bars are not visible as their values are small and thus obscured by dots representing mean values. </w:t>
      </w:r>
    </w:p>
    <w:p w14:paraId="218E3F23" w14:textId="6918E7FF" w:rsidR="00F66EA9" w:rsidRDefault="00F66EA9" w:rsidP="00407563">
      <w:pPr>
        <w:spacing w:line="480" w:lineRule="auto"/>
      </w:pPr>
    </w:p>
    <w:p w14:paraId="5351EFE7" w14:textId="4BAB9CD9" w:rsidR="00F66EA9" w:rsidRDefault="00F66EA9" w:rsidP="00407563">
      <w:pPr>
        <w:spacing w:line="480" w:lineRule="auto"/>
      </w:pPr>
      <w:r>
        <w:rPr>
          <w:b/>
          <w:bCs/>
        </w:rPr>
        <w:t>Figure 4:</w:t>
      </w:r>
      <w:r>
        <w:t xml:space="preserve"> </w:t>
      </w:r>
      <w:r w:rsidRPr="00762ECE">
        <w:rPr>
          <w:b/>
          <w:bCs/>
        </w:rPr>
        <w:t>Pilot data.</w:t>
      </w:r>
      <w:r>
        <w:t xml:space="preserve"> </w:t>
      </w:r>
      <w:ins w:id="547" w:author="Jonathan Wood" w:date="2020-08-26T08:17:00Z">
        <w:r w:rsidR="00AB462B">
          <w:rPr>
            <w:b/>
            <w:bCs/>
          </w:rPr>
          <w:t>(A)</w:t>
        </w:r>
        <w:r w:rsidR="00AB462B">
          <w:t xml:space="preserve"> Stride by stride data for </w:t>
        </w:r>
      </w:ins>
      <w:ins w:id="548" w:author="Jonathan Wood" w:date="2020-08-26T08:18:00Z">
        <w:r w:rsidR="00AB462B">
          <w:t>individual participants and the mean for the Constant</w:t>
        </w:r>
        <w:del w:id="549" w:author="Hyosub Kim" w:date="2020-08-28T15:34:00Z">
          <w:r w:rsidR="00AB462B" w:rsidDel="00DC1E00">
            <w:delText xml:space="preserve"> condition</w:delText>
          </w:r>
        </w:del>
        <w:r w:rsidR="00AB462B">
          <w:t xml:space="preserve"> (top) and </w:t>
        </w:r>
        <w:del w:id="550" w:author="Hyosub Kim" w:date="2020-08-28T15:34:00Z">
          <w:r w:rsidR="00AB462B" w:rsidDel="00DC1E00">
            <w:delText xml:space="preserve">the </w:delText>
          </w:r>
        </w:del>
        <w:r w:rsidR="00AB462B">
          <w:t xml:space="preserve">High Variability </w:t>
        </w:r>
      </w:ins>
      <w:ins w:id="551" w:author="Hyosub Kim" w:date="2020-08-28T15:34:00Z">
        <w:r w:rsidR="00DC1E00">
          <w:t xml:space="preserve">(bottom) </w:t>
        </w:r>
      </w:ins>
      <w:ins w:id="552" w:author="Jonathan Wood" w:date="2020-08-26T08:18:00Z">
        <w:r w:rsidR="00AB462B">
          <w:t>condition</w:t>
        </w:r>
      </w:ins>
      <w:ins w:id="553" w:author="Hyosub Kim" w:date="2020-08-28T15:34:00Z">
        <w:r w:rsidR="00DC1E00">
          <w:t>s</w:t>
        </w:r>
      </w:ins>
      <w:ins w:id="554" w:author="Jonathan Wood" w:date="2020-08-26T08:18:00Z">
        <w:del w:id="555" w:author="Hyosub Kim" w:date="2020-08-28T15:34:00Z">
          <w:r w:rsidR="00AB462B" w:rsidDel="00DC1E00">
            <w:delText xml:space="preserve"> (bottom)</w:delText>
          </w:r>
        </w:del>
        <w:r w:rsidR="00AB462B">
          <w:t xml:space="preserve">. </w:t>
        </w:r>
      </w:ins>
      <w:ins w:id="556" w:author="Jonathan Wood" w:date="2020-08-26T08:20:00Z">
        <w:r w:rsidR="00AB462B">
          <w:t xml:space="preserve">Two participants completed both conditions, </w:t>
        </w:r>
      </w:ins>
      <w:ins w:id="557" w:author="Hyosub Kim" w:date="2020-08-28T09:55:00Z">
        <w:r w:rsidR="00487925">
          <w:t xml:space="preserve">while </w:t>
        </w:r>
      </w:ins>
      <w:ins w:id="558" w:author="Jonathan Wood" w:date="2020-08-26T08:20:00Z">
        <w:r w:rsidR="00AB462B">
          <w:t xml:space="preserve">one participant </w:t>
        </w:r>
        <w:del w:id="559" w:author="Hyosub Kim" w:date="2020-08-28T09:55:00Z">
          <w:r w:rsidR="00AB462B" w:rsidDel="00487925">
            <w:delText>completed</w:delText>
          </w:r>
        </w:del>
      </w:ins>
      <w:ins w:id="560" w:author="Hyosub Kim" w:date="2020-08-28T09:55:00Z">
        <w:r w:rsidR="00487925">
          <w:t>performed</w:t>
        </w:r>
      </w:ins>
      <w:ins w:id="561" w:author="Jonathan Wood" w:date="2020-08-26T08:20:00Z">
        <w:r w:rsidR="00AB462B">
          <w:t xml:space="preserve"> the High Variability condition only</w:t>
        </w:r>
      </w:ins>
      <w:ins w:id="562" w:author="Hyosub Kim" w:date="2020-08-28T09:57:00Z">
        <w:r w:rsidR="00487925">
          <w:t>.</w:t>
        </w:r>
      </w:ins>
      <w:ins w:id="563" w:author="Hyosub Kim" w:date="2020-08-28T15:34:00Z">
        <w:r w:rsidR="002235D5">
          <w:t>*</w:t>
        </w:r>
      </w:ins>
      <w:ins w:id="564" w:author="Hyosub Kim" w:date="2020-08-28T09:54:00Z">
        <w:r w:rsidR="00CB6674">
          <w:t xml:space="preserve"> </w:t>
        </w:r>
      </w:ins>
      <w:ins w:id="565" w:author="Jonathan Wood" w:date="2020-08-26T08:20:00Z">
        <w:del w:id="566" w:author="Hyosub Kim" w:date="2020-08-28T09:54:00Z">
          <w:r w:rsidR="00AB462B" w:rsidDel="00CB6674">
            <w:delText xml:space="preserve"> </w:delText>
          </w:r>
        </w:del>
        <w:del w:id="567" w:author="Hyosub Kim" w:date="2020-08-28T09:55:00Z">
          <w:r w:rsidR="00AB462B" w:rsidDel="00CB6674">
            <w:delText>but a technical bug in the code</w:delText>
          </w:r>
        </w:del>
      </w:ins>
      <w:ins w:id="568" w:author="Jonathan Wood" w:date="2020-08-26T08:21:00Z">
        <w:del w:id="569" w:author="Hyosub Kim" w:date="2020-08-28T09:55:00Z">
          <w:r w:rsidR="00AB462B" w:rsidDel="00CB6674">
            <w:delText xml:space="preserve"> </w:delText>
          </w:r>
        </w:del>
      </w:ins>
      <w:ins w:id="570" w:author="Jonathan Wood" w:date="2020-08-26T15:14:00Z">
        <w:del w:id="571" w:author="Hyosub Kim" w:date="2020-08-28T09:55:00Z">
          <w:r w:rsidR="0064063E" w:rsidDel="00CB6674">
            <w:delText>switched conditions to Consistent so we do not show the rest of the data for this person</w:delText>
          </w:r>
        </w:del>
      </w:ins>
      <w:ins w:id="572" w:author="Jonathan Wood" w:date="2020-08-26T08:21:00Z">
        <w:del w:id="573" w:author="Hyosub Kim" w:date="2020-08-28T15:34:00Z">
          <w:r w:rsidR="00AB462B" w:rsidDel="002235D5">
            <w:delText xml:space="preserve">. </w:delText>
          </w:r>
        </w:del>
      </w:ins>
      <w:ins w:id="574" w:author="Jonathan Wood" w:date="2020-08-26T08:19:00Z">
        <w:r w:rsidR="00AB462B">
          <w:t xml:space="preserve">Each phase (Baseline, Learning, Washout) was truncated to </w:t>
        </w:r>
      </w:ins>
      <w:ins w:id="575" w:author="Jonathan Wood" w:date="2020-08-31T08:20:00Z">
        <w:r w:rsidR="007E089C">
          <w:t xml:space="preserve">match </w:t>
        </w:r>
      </w:ins>
      <w:ins w:id="576" w:author="Jonathan Wood" w:date="2020-08-26T08:19:00Z">
        <w:r w:rsidR="00AB462B">
          <w:t xml:space="preserve">the length of the </w:t>
        </w:r>
      </w:ins>
      <w:ins w:id="577" w:author="Jonathan Wood" w:date="2020-08-31T08:20:00Z">
        <w:r w:rsidR="007E089C">
          <w:t xml:space="preserve">participant with </w:t>
        </w:r>
      </w:ins>
      <w:ins w:id="578" w:author="Jonathan Wood" w:date="2020-08-26T08:19:00Z">
        <w:r w:rsidR="00AB462B">
          <w:t xml:space="preserve">shortest </w:t>
        </w:r>
      </w:ins>
      <w:ins w:id="579" w:author="Jonathan Wood" w:date="2020-08-31T08:20:00Z">
        <w:r w:rsidR="007E089C">
          <w:t>time</w:t>
        </w:r>
      </w:ins>
      <w:ins w:id="580" w:author="Jonathan Wood" w:date="2020-08-31T09:29:00Z">
        <w:r w:rsidR="005857FD">
          <w:t xml:space="preserve"> </w:t>
        </w:r>
      </w:ins>
      <w:ins w:id="581" w:author="Jonathan Wood" w:date="2020-08-31T08:20:00Z">
        <w:r w:rsidR="007E089C">
          <w:t>series</w:t>
        </w:r>
      </w:ins>
      <w:ins w:id="582" w:author="Jonathan Wood" w:date="2020-08-26T08:19:00Z">
        <w:r w:rsidR="00AB462B">
          <w:t xml:space="preserve"> and strides were averaged in bins of 3. </w:t>
        </w:r>
      </w:ins>
      <w:ins w:id="583" w:author="Jonathan Wood" w:date="2020-08-26T08:22:00Z">
        <w:r w:rsidR="00AB462B">
          <w:rPr>
            <w:b/>
            <w:bCs/>
          </w:rPr>
          <w:t>(B</w:t>
        </w:r>
        <w:del w:id="584" w:author="Hyosub Kim" w:date="2020-08-28T15:35:00Z">
          <w:r w:rsidR="00AB462B" w:rsidDel="002235D5">
            <w:rPr>
              <w:b/>
              <w:bCs/>
            </w:rPr>
            <w:delText xml:space="preserve">) </w:delText>
          </w:r>
          <w:r w:rsidR="00AB462B" w:rsidDel="002235D5">
            <w:delText xml:space="preserve">and </w:delText>
          </w:r>
          <w:r w:rsidR="00AB462B" w:rsidDel="002235D5">
            <w:rPr>
              <w:b/>
              <w:bCs/>
            </w:rPr>
            <w:delText>(</w:delText>
          </w:r>
        </w:del>
      </w:ins>
      <w:ins w:id="585" w:author="Hyosub Kim" w:date="2020-08-28T15:35:00Z">
        <w:r w:rsidR="002235D5">
          <w:rPr>
            <w:b/>
            <w:bCs/>
          </w:rPr>
          <w:t>-</w:t>
        </w:r>
      </w:ins>
      <w:ins w:id="586" w:author="Jonathan Wood" w:date="2020-08-26T08:22:00Z">
        <w:r w:rsidR="00AB462B">
          <w:rPr>
            <w:b/>
            <w:bCs/>
          </w:rPr>
          <w:t>C)</w:t>
        </w:r>
      </w:ins>
      <w:ins w:id="587" w:author="Jonathan Wood" w:date="2020-08-26T08:23:00Z">
        <w:r w:rsidR="00AB462B">
          <w:t xml:space="preserve"> </w:t>
        </w:r>
      </w:ins>
      <w:ins w:id="588" w:author="Jonathan Wood" w:date="2020-08-26T08:25:00Z">
        <w:r w:rsidR="00AB462B">
          <w:t>A</w:t>
        </w:r>
      </w:ins>
      <w:ins w:id="589" w:author="Jonathan Wood" w:date="2020-08-26T08:23:00Z">
        <w:r w:rsidR="00AB462B">
          <w:t>ftereffects for the two participants who completed both conditions.</w:t>
        </w:r>
      </w:ins>
      <w:ins w:id="590" w:author="Jonathan Wood" w:date="2020-08-26T08:25:00Z">
        <w:r w:rsidR="00AB462B">
          <w:t xml:space="preserve"> </w:t>
        </w:r>
        <w:r w:rsidR="00AB462B">
          <w:rPr>
            <w:b/>
            <w:bCs/>
          </w:rPr>
          <w:t>(B)</w:t>
        </w:r>
        <w:r w:rsidR="00AB462B">
          <w:t xml:space="preserve"> Initial bias is the mean of the first 5 strides of the Washout phase and </w:t>
        </w:r>
        <w:r w:rsidR="00AB462B">
          <w:rPr>
            <w:b/>
            <w:bCs/>
          </w:rPr>
          <w:t>(C)</w:t>
        </w:r>
        <w:r w:rsidR="00AB462B">
          <w:t xml:space="preserve"> Early Washout is the mean of strides 6 </w:t>
        </w:r>
      </w:ins>
      <w:ins w:id="591" w:author="Jonathan Wood" w:date="2020-08-26T08:26:00Z">
        <w:r w:rsidR="00AB462B">
          <w:t>– 30 for the Washout phase.</w:t>
        </w:r>
      </w:ins>
      <w:ins w:id="592" w:author="Jonathan Wood" w:date="2020-08-26T08:23:00Z">
        <w:r w:rsidR="00AB462B">
          <w:t xml:space="preserve"> </w:t>
        </w:r>
      </w:ins>
      <w:del w:id="593" w:author="Jonathan Wood" w:date="2020-08-26T08:24:00Z">
        <w:r w:rsidR="005C22A4" w:rsidDel="00AB462B">
          <w:delText xml:space="preserve">Mean values are represented as </w:delText>
        </w:r>
        <w:r w:rsidR="00973512" w:rsidDel="00AB462B">
          <w:delText xml:space="preserve">horizontal </w:delText>
        </w:r>
        <w:r w:rsidR="005C22A4" w:rsidDel="00AB462B">
          <w:delText xml:space="preserve">bars </w:delText>
        </w:r>
        <w:r w:rsidR="00973512" w:rsidDel="00AB462B">
          <w:delText>and</w:delText>
        </w:r>
        <w:r w:rsidR="005C22A4" w:rsidDel="00AB462B">
          <w:delText xml:space="preserve"> individual participants as dots. </w:delText>
        </w:r>
      </w:del>
      <w:ins w:id="594" w:author="Jonathan Wood" w:date="2020-08-26T08:24:00Z">
        <w:r w:rsidR="00AB462B">
          <w:rPr>
            <w:b/>
            <w:bCs/>
          </w:rPr>
          <w:t xml:space="preserve">(D) </w:t>
        </w:r>
      </w:ins>
      <w:r>
        <w:t xml:space="preserve">SAI was averaged across the entire Leaning phase for each participant for the </w:t>
      </w:r>
      <w:r w:rsidR="00F20D26">
        <w:t xml:space="preserve">Constant </w:t>
      </w:r>
      <w:r>
        <w:t xml:space="preserve">and </w:t>
      </w:r>
      <w:r w:rsidR="00F20D26">
        <w:t xml:space="preserve">High Variability </w:t>
      </w:r>
      <w:r>
        <w:t>conditions</w:t>
      </w:r>
      <w:r w:rsidR="008147A1">
        <w:t xml:space="preserve"> (Learning SAI mean). </w:t>
      </w:r>
      <w:r>
        <w:t xml:space="preserve">SAI standard deviation was calculated across the entire Learning phase for each participant for the </w:t>
      </w:r>
      <w:r w:rsidR="00F20D26">
        <w:t xml:space="preserve">Constant </w:t>
      </w:r>
      <w:r>
        <w:t xml:space="preserve">and </w:t>
      </w:r>
      <w:r w:rsidR="00F20D26">
        <w:t xml:space="preserve">High Variability </w:t>
      </w:r>
      <w:r>
        <w:t>conditions</w:t>
      </w:r>
      <w:r w:rsidR="008147A1">
        <w:t xml:space="preserve"> (Learning SAI </w:t>
      </w:r>
      <w:r w:rsidR="008147A1">
        <w:sym w:font="Symbol" w:char="F073"/>
      </w:r>
      <w:r w:rsidR="008147A1">
        <w:t>)</w:t>
      </w:r>
      <w:r>
        <w:t xml:space="preserve">. </w:t>
      </w:r>
      <w:ins w:id="595" w:author="Hyosub Kim" w:date="2020-08-28T15:34:00Z">
        <w:r w:rsidR="002235D5">
          <w:t>*Only the Learning Phase of this latter participant’s data is shown due to a technical error that occurred after this point.</w:t>
        </w:r>
      </w:ins>
    </w:p>
    <w:p w14:paraId="7B890A02" w14:textId="77777777" w:rsidR="00F66EA9" w:rsidRPr="00A156A8" w:rsidRDefault="00F66EA9" w:rsidP="0051592C"/>
    <w:sectPr w:rsidR="00F66EA9" w:rsidRPr="00A156A8" w:rsidSect="00D539FB">
      <w:footerReference w:type="default" r:id="rId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010AFD" w14:textId="77777777" w:rsidR="008D4DF4" w:rsidRDefault="008D4DF4" w:rsidP="00930253">
      <w:r>
        <w:separator/>
      </w:r>
    </w:p>
  </w:endnote>
  <w:endnote w:type="continuationSeparator" w:id="0">
    <w:p w14:paraId="10BE4371" w14:textId="77777777" w:rsidR="008D4DF4" w:rsidRDefault="008D4DF4" w:rsidP="009302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5243311"/>
      <w:docPartObj>
        <w:docPartGallery w:val="Page Numbers (Bottom of Page)"/>
        <w:docPartUnique/>
      </w:docPartObj>
    </w:sdtPr>
    <w:sdtEndPr>
      <w:rPr>
        <w:noProof/>
      </w:rPr>
    </w:sdtEndPr>
    <w:sdtContent>
      <w:p w14:paraId="3CF55E19" w14:textId="0C19324E" w:rsidR="005F4665" w:rsidRDefault="005F466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0417269" w14:textId="77777777" w:rsidR="005F4665" w:rsidRDefault="005F46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A681C1" w14:textId="77777777" w:rsidR="008D4DF4" w:rsidRDefault="008D4DF4" w:rsidP="00930253">
      <w:r>
        <w:separator/>
      </w:r>
    </w:p>
  </w:footnote>
  <w:footnote w:type="continuationSeparator" w:id="0">
    <w:p w14:paraId="1B2C12EE" w14:textId="77777777" w:rsidR="008D4DF4" w:rsidRDefault="008D4DF4" w:rsidP="009302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BB30CC"/>
    <w:multiLevelType w:val="hybridMultilevel"/>
    <w:tmpl w:val="A0765DB6"/>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CC507C2"/>
    <w:multiLevelType w:val="hybridMultilevel"/>
    <w:tmpl w:val="79F4EB9C"/>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2D826E1"/>
    <w:multiLevelType w:val="hybridMultilevel"/>
    <w:tmpl w:val="5984A89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2E760AA"/>
    <w:multiLevelType w:val="hybridMultilevel"/>
    <w:tmpl w:val="4CC200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CE419E"/>
    <w:multiLevelType w:val="hybridMultilevel"/>
    <w:tmpl w:val="A810EE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0137D8"/>
    <w:multiLevelType w:val="hybridMultilevel"/>
    <w:tmpl w:val="57108632"/>
    <w:lvl w:ilvl="0" w:tplc="65689CEA">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E77BD8"/>
    <w:multiLevelType w:val="hybridMultilevel"/>
    <w:tmpl w:val="BEC2A8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BDD751E"/>
    <w:multiLevelType w:val="hybridMultilevel"/>
    <w:tmpl w:val="9B9ADC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D9964BF"/>
    <w:multiLevelType w:val="hybridMultilevel"/>
    <w:tmpl w:val="679AE304"/>
    <w:lvl w:ilvl="0" w:tplc="1F08EDD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D2000CB"/>
    <w:multiLevelType w:val="hybridMultilevel"/>
    <w:tmpl w:val="92FC5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2"/>
  </w:num>
  <w:num w:numId="4">
    <w:abstractNumId w:val="1"/>
  </w:num>
  <w:num w:numId="5">
    <w:abstractNumId w:val="9"/>
  </w:num>
  <w:num w:numId="6">
    <w:abstractNumId w:val="4"/>
  </w:num>
  <w:num w:numId="7">
    <w:abstractNumId w:val="7"/>
  </w:num>
  <w:num w:numId="8">
    <w:abstractNumId w:val="5"/>
  </w:num>
  <w:num w:numId="9">
    <w:abstractNumId w:val="0"/>
  </w:num>
  <w:num w:numId="1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nathan Wood">
    <w15:presenceInfo w15:providerId="Windows Live" w15:userId="347fa1a50d2d183f"/>
  </w15:person>
  <w15:person w15:author="Hyosub Kim">
    <w15:presenceInfo w15:providerId="Windows Live" w15:userId="e29d31df84083a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proofState w:spelling="clean" w:grammar="clean"/>
  <w:trackRevisions/>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E69"/>
    <w:rsid w:val="000010D0"/>
    <w:rsid w:val="00002520"/>
    <w:rsid w:val="00004040"/>
    <w:rsid w:val="00013615"/>
    <w:rsid w:val="000213D4"/>
    <w:rsid w:val="00022D83"/>
    <w:rsid w:val="00031559"/>
    <w:rsid w:val="00031CA2"/>
    <w:rsid w:val="000322D0"/>
    <w:rsid w:val="00036041"/>
    <w:rsid w:val="00040512"/>
    <w:rsid w:val="000425AC"/>
    <w:rsid w:val="000434DC"/>
    <w:rsid w:val="00043A1A"/>
    <w:rsid w:val="0004441C"/>
    <w:rsid w:val="00044A7B"/>
    <w:rsid w:val="00044CCE"/>
    <w:rsid w:val="00046641"/>
    <w:rsid w:val="00047828"/>
    <w:rsid w:val="00052DDC"/>
    <w:rsid w:val="0005313B"/>
    <w:rsid w:val="000603CE"/>
    <w:rsid w:val="00063A05"/>
    <w:rsid w:val="00064175"/>
    <w:rsid w:val="000652AF"/>
    <w:rsid w:val="000710A3"/>
    <w:rsid w:val="00074632"/>
    <w:rsid w:val="00074E0C"/>
    <w:rsid w:val="00075FD5"/>
    <w:rsid w:val="0007610C"/>
    <w:rsid w:val="0008084B"/>
    <w:rsid w:val="00082C6F"/>
    <w:rsid w:val="00083D2C"/>
    <w:rsid w:val="000866CB"/>
    <w:rsid w:val="00091A50"/>
    <w:rsid w:val="000932B3"/>
    <w:rsid w:val="000A0A14"/>
    <w:rsid w:val="000A3677"/>
    <w:rsid w:val="000A746F"/>
    <w:rsid w:val="000B101F"/>
    <w:rsid w:val="000B38A2"/>
    <w:rsid w:val="000B55EA"/>
    <w:rsid w:val="000B6815"/>
    <w:rsid w:val="000B6FC3"/>
    <w:rsid w:val="000C0E6A"/>
    <w:rsid w:val="000C1E7C"/>
    <w:rsid w:val="000C593F"/>
    <w:rsid w:val="000D60A4"/>
    <w:rsid w:val="000D6A9D"/>
    <w:rsid w:val="000E106F"/>
    <w:rsid w:val="000E211E"/>
    <w:rsid w:val="000E4428"/>
    <w:rsid w:val="000E5A2B"/>
    <w:rsid w:val="000E5D70"/>
    <w:rsid w:val="000E60C1"/>
    <w:rsid w:val="000E6BEB"/>
    <w:rsid w:val="000F01CE"/>
    <w:rsid w:val="000F2CB7"/>
    <w:rsid w:val="00105698"/>
    <w:rsid w:val="00107F56"/>
    <w:rsid w:val="001141B0"/>
    <w:rsid w:val="001146C5"/>
    <w:rsid w:val="00117649"/>
    <w:rsid w:val="00117D80"/>
    <w:rsid w:val="00121810"/>
    <w:rsid w:val="00123FC6"/>
    <w:rsid w:val="0012444E"/>
    <w:rsid w:val="0013077F"/>
    <w:rsid w:val="001335F2"/>
    <w:rsid w:val="00137580"/>
    <w:rsid w:val="00143A46"/>
    <w:rsid w:val="0014408B"/>
    <w:rsid w:val="0014442A"/>
    <w:rsid w:val="00144B6B"/>
    <w:rsid w:val="00144E2C"/>
    <w:rsid w:val="00145031"/>
    <w:rsid w:val="00146199"/>
    <w:rsid w:val="00147107"/>
    <w:rsid w:val="00152AE6"/>
    <w:rsid w:val="00153D6E"/>
    <w:rsid w:val="001579D6"/>
    <w:rsid w:val="00160E22"/>
    <w:rsid w:val="00161EF8"/>
    <w:rsid w:val="00162E0F"/>
    <w:rsid w:val="0016363B"/>
    <w:rsid w:val="001645A1"/>
    <w:rsid w:val="0017005F"/>
    <w:rsid w:val="00171ADF"/>
    <w:rsid w:val="00172C5B"/>
    <w:rsid w:val="00173209"/>
    <w:rsid w:val="0017543D"/>
    <w:rsid w:val="00176087"/>
    <w:rsid w:val="00181A41"/>
    <w:rsid w:val="001915A5"/>
    <w:rsid w:val="00191681"/>
    <w:rsid w:val="001916D8"/>
    <w:rsid w:val="001A5E58"/>
    <w:rsid w:val="001B5FD4"/>
    <w:rsid w:val="001C1DFC"/>
    <w:rsid w:val="001C484F"/>
    <w:rsid w:val="001C7AA5"/>
    <w:rsid w:val="001D563C"/>
    <w:rsid w:val="001D7E75"/>
    <w:rsid w:val="001E0BF9"/>
    <w:rsid w:val="001E4289"/>
    <w:rsid w:val="001E5F6E"/>
    <w:rsid w:val="001E6C9B"/>
    <w:rsid w:val="001F4926"/>
    <w:rsid w:val="001F4AA6"/>
    <w:rsid w:val="001F5158"/>
    <w:rsid w:val="001F7857"/>
    <w:rsid w:val="002039BA"/>
    <w:rsid w:val="002040CC"/>
    <w:rsid w:val="002042D8"/>
    <w:rsid w:val="00210EAD"/>
    <w:rsid w:val="0021405A"/>
    <w:rsid w:val="00217631"/>
    <w:rsid w:val="002207EF"/>
    <w:rsid w:val="00220B35"/>
    <w:rsid w:val="00222CF8"/>
    <w:rsid w:val="002235D5"/>
    <w:rsid w:val="002236FB"/>
    <w:rsid w:val="0022409E"/>
    <w:rsid w:val="00227A3E"/>
    <w:rsid w:val="00230E3F"/>
    <w:rsid w:val="00230F8A"/>
    <w:rsid w:val="00231839"/>
    <w:rsid w:val="00233FC7"/>
    <w:rsid w:val="00234029"/>
    <w:rsid w:val="002363E1"/>
    <w:rsid w:val="00237BEF"/>
    <w:rsid w:val="002421E0"/>
    <w:rsid w:val="002434D8"/>
    <w:rsid w:val="002447EF"/>
    <w:rsid w:val="0024649C"/>
    <w:rsid w:val="002502A3"/>
    <w:rsid w:val="0025164F"/>
    <w:rsid w:val="00253C43"/>
    <w:rsid w:val="00271E29"/>
    <w:rsid w:val="0027304B"/>
    <w:rsid w:val="00275AEF"/>
    <w:rsid w:val="00275BEC"/>
    <w:rsid w:val="00275E07"/>
    <w:rsid w:val="002807A6"/>
    <w:rsid w:val="00280952"/>
    <w:rsid w:val="0028136C"/>
    <w:rsid w:val="00282F5A"/>
    <w:rsid w:val="00284743"/>
    <w:rsid w:val="002867D9"/>
    <w:rsid w:val="00286FFC"/>
    <w:rsid w:val="00287E5A"/>
    <w:rsid w:val="00291398"/>
    <w:rsid w:val="00297946"/>
    <w:rsid w:val="002A1729"/>
    <w:rsid w:val="002A1C0E"/>
    <w:rsid w:val="002A2521"/>
    <w:rsid w:val="002A4793"/>
    <w:rsid w:val="002A4F33"/>
    <w:rsid w:val="002B3507"/>
    <w:rsid w:val="002B4E33"/>
    <w:rsid w:val="002B60A5"/>
    <w:rsid w:val="002C1201"/>
    <w:rsid w:val="002C1E16"/>
    <w:rsid w:val="002C3195"/>
    <w:rsid w:val="002C5AE0"/>
    <w:rsid w:val="002C6073"/>
    <w:rsid w:val="002C6E34"/>
    <w:rsid w:val="002C7787"/>
    <w:rsid w:val="002C7B5B"/>
    <w:rsid w:val="002D4204"/>
    <w:rsid w:val="002D43BE"/>
    <w:rsid w:val="002D59BF"/>
    <w:rsid w:val="002D76AF"/>
    <w:rsid w:val="002E1415"/>
    <w:rsid w:val="002E2976"/>
    <w:rsid w:val="002E35EA"/>
    <w:rsid w:val="002F335D"/>
    <w:rsid w:val="002F35F8"/>
    <w:rsid w:val="002F602E"/>
    <w:rsid w:val="002F761F"/>
    <w:rsid w:val="003012AC"/>
    <w:rsid w:val="00301565"/>
    <w:rsid w:val="003017B8"/>
    <w:rsid w:val="00305607"/>
    <w:rsid w:val="00306627"/>
    <w:rsid w:val="00320E7B"/>
    <w:rsid w:val="00321787"/>
    <w:rsid w:val="00321DC5"/>
    <w:rsid w:val="00324208"/>
    <w:rsid w:val="00325778"/>
    <w:rsid w:val="003306F0"/>
    <w:rsid w:val="00332CA8"/>
    <w:rsid w:val="003363A7"/>
    <w:rsid w:val="003427A8"/>
    <w:rsid w:val="00342E52"/>
    <w:rsid w:val="00343632"/>
    <w:rsid w:val="00345474"/>
    <w:rsid w:val="00345A0C"/>
    <w:rsid w:val="00345CB5"/>
    <w:rsid w:val="003468A7"/>
    <w:rsid w:val="0034691E"/>
    <w:rsid w:val="003476BF"/>
    <w:rsid w:val="003522E6"/>
    <w:rsid w:val="00352405"/>
    <w:rsid w:val="00354810"/>
    <w:rsid w:val="00356D96"/>
    <w:rsid w:val="003600BA"/>
    <w:rsid w:val="00362381"/>
    <w:rsid w:val="00363628"/>
    <w:rsid w:val="003641D5"/>
    <w:rsid w:val="0036544F"/>
    <w:rsid w:val="003665D7"/>
    <w:rsid w:val="00367D15"/>
    <w:rsid w:val="00372996"/>
    <w:rsid w:val="00374215"/>
    <w:rsid w:val="00381226"/>
    <w:rsid w:val="0038677C"/>
    <w:rsid w:val="003868B7"/>
    <w:rsid w:val="00386BCE"/>
    <w:rsid w:val="00390B43"/>
    <w:rsid w:val="00392610"/>
    <w:rsid w:val="003946CD"/>
    <w:rsid w:val="00396E85"/>
    <w:rsid w:val="003A25F9"/>
    <w:rsid w:val="003A4641"/>
    <w:rsid w:val="003A5475"/>
    <w:rsid w:val="003A662D"/>
    <w:rsid w:val="003B02A8"/>
    <w:rsid w:val="003B09A4"/>
    <w:rsid w:val="003B0DF4"/>
    <w:rsid w:val="003B14BD"/>
    <w:rsid w:val="003B2645"/>
    <w:rsid w:val="003B5806"/>
    <w:rsid w:val="003B7452"/>
    <w:rsid w:val="003C2EDF"/>
    <w:rsid w:val="003C38B7"/>
    <w:rsid w:val="003C4546"/>
    <w:rsid w:val="003C6660"/>
    <w:rsid w:val="003D0D56"/>
    <w:rsid w:val="003D37BC"/>
    <w:rsid w:val="003D6311"/>
    <w:rsid w:val="003E619F"/>
    <w:rsid w:val="003E6A01"/>
    <w:rsid w:val="003E6C32"/>
    <w:rsid w:val="003F6E97"/>
    <w:rsid w:val="00400746"/>
    <w:rsid w:val="00403D28"/>
    <w:rsid w:val="00407563"/>
    <w:rsid w:val="004144B8"/>
    <w:rsid w:val="00414CFC"/>
    <w:rsid w:val="00417191"/>
    <w:rsid w:val="004216BF"/>
    <w:rsid w:val="00434022"/>
    <w:rsid w:val="00434096"/>
    <w:rsid w:val="00435560"/>
    <w:rsid w:val="004357CE"/>
    <w:rsid w:val="00441CE5"/>
    <w:rsid w:val="00443F01"/>
    <w:rsid w:val="00444FF7"/>
    <w:rsid w:val="0044578A"/>
    <w:rsid w:val="004525AD"/>
    <w:rsid w:val="00452BAB"/>
    <w:rsid w:val="00453885"/>
    <w:rsid w:val="00453FA2"/>
    <w:rsid w:val="004554D1"/>
    <w:rsid w:val="004613D4"/>
    <w:rsid w:val="00461857"/>
    <w:rsid w:val="00462330"/>
    <w:rsid w:val="0046248A"/>
    <w:rsid w:val="004655B4"/>
    <w:rsid w:val="00465960"/>
    <w:rsid w:val="004769D9"/>
    <w:rsid w:val="004800D1"/>
    <w:rsid w:val="00481D8C"/>
    <w:rsid w:val="00485262"/>
    <w:rsid w:val="00487925"/>
    <w:rsid w:val="00487E66"/>
    <w:rsid w:val="0049425E"/>
    <w:rsid w:val="0049655B"/>
    <w:rsid w:val="00497AA2"/>
    <w:rsid w:val="004A0A3B"/>
    <w:rsid w:val="004A0C87"/>
    <w:rsid w:val="004A1657"/>
    <w:rsid w:val="004A23CC"/>
    <w:rsid w:val="004A5E5B"/>
    <w:rsid w:val="004A6BAB"/>
    <w:rsid w:val="004B0AE4"/>
    <w:rsid w:val="004B1D68"/>
    <w:rsid w:val="004B386D"/>
    <w:rsid w:val="004B419E"/>
    <w:rsid w:val="004B5A83"/>
    <w:rsid w:val="004B6DF6"/>
    <w:rsid w:val="004C64A2"/>
    <w:rsid w:val="004C68CF"/>
    <w:rsid w:val="004C78C5"/>
    <w:rsid w:val="004D64EF"/>
    <w:rsid w:val="004D6E15"/>
    <w:rsid w:val="004D719A"/>
    <w:rsid w:val="004E72D2"/>
    <w:rsid w:val="00507F44"/>
    <w:rsid w:val="00510D5B"/>
    <w:rsid w:val="00511C1D"/>
    <w:rsid w:val="0051592C"/>
    <w:rsid w:val="00516EAA"/>
    <w:rsid w:val="0052129A"/>
    <w:rsid w:val="0052131D"/>
    <w:rsid w:val="005258B5"/>
    <w:rsid w:val="00526793"/>
    <w:rsid w:val="00536EB2"/>
    <w:rsid w:val="0053792A"/>
    <w:rsid w:val="00540243"/>
    <w:rsid w:val="00542AE9"/>
    <w:rsid w:val="00545593"/>
    <w:rsid w:val="00550C7D"/>
    <w:rsid w:val="0055226A"/>
    <w:rsid w:val="00552947"/>
    <w:rsid w:val="0055455E"/>
    <w:rsid w:val="005568E3"/>
    <w:rsid w:val="00560EF2"/>
    <w:rsid w:val="005618E6"/>
    <w:rsid w:val="005624A6"/>
    <w:rsid w:val="00562F80"/>
    <w:rsid w:val="00565ACF"/>
    <w:rsid w:val="00570AA5"/>
    <w:rsid w:val="005735ED"/>
    <w:rsid w:val="00577EAD"/>
    <w:rsid w:val="00581540"/>
    <w:rsid w:val="00582034"/>
    <w:rsid w:val="0058437F"/>
    <w:rsid w:val="00584F62"/>
    <w:rsid w:val="005857FD"/>
    <w:rsid w:val="00586DF0"/>
    <w:rsid w:val="0059003C"/>
    <w:rsid w:val="00590D39"/>
    <w:rsid w:val="00591DC0"/>
    <w:rsid w:val="00591F30"/>
    <w:rsid w:val="00593788"/>
    <w:rsid w:val="00595508"/>
    <w:rsid w:val="005A0AC7"/>
    <w:rsid w:val="005A1AB3"/>
    <w:rsid w:val="005A2FC1"/>
    <w:rsid w:val="005A367B"/>
    <w:rsid w:val="005A4F63"/>
    <w:rsid w:val="005A5862"/>
    <w:rsid w:val="005B0478"/>
    <w:rsid w:val="005B476B"/>
    <w:rsid w:val="005B4CB5"/>
    <w:rsid w:val="005B4FE3"/>
    <w:rsid w:val="005B646C"/>
    <w:rsid w:val="005B694A"/>
    <w:rsid w:val="005B71CE"/>
    <w:rsid w:val="005C0A9A"/>
    <w:rsid w:val="005C22A4"/>
    <w:rsid w:val="005C7E0E"/>
    <w:rsid w:val="005D6D5A"/>
    <w:rsid w:val="005D7B1F"/>
    <w:rsid w:val="005E012E"/>
    <w:rsid w:val="005E1D22"/>
    <w:rsid w:val="005E5895"/>
    <w:rsid w:val="005E73A3"/>
    <w:rsid w:val="005E7DA2"/>
    <w:rsid w:val="005E7F90"/>
    <w:rsid w:val="005F0D9C"/>
    <w:rsid w:val="005F4665"/>
    <w:rsid w:val="005F5DCA"/>
    <w:rsid w:val="005F6476"/>
    <w:rsid w:val="0060323D"/>
    <w:rsid w:val="00603C1A"/>
    <w:rsid w:val="00604106"/>
    <w:rsid w:val="0060554D"/>
    <w:rsid w:val="0061073E"/>
    <w:rsid w:val="006116E1"/>
    <w:rsid w:val="006133DE"/>
    <w:rsid w:val="00615FED"/>
    <w:rsid w:val="0061724C"/>
    <w:rsid w:val="00617E1C"/>
    <w:rsid w:val="00620C44"/>
    <w:rsid w:val="00627E80"/>
    <w:rsid w:val="006306AE"/>
    <w:rsid w:val="00631F06"/>
    <w:rsid w:val="00633EEF"/>
    <w:rsid w:val="0064063E"/>
    <w:rsid w:val="00640F27"/>
    <w:rsid w:val="006423C7"/>
    <w:rsid w:val="00643875"/>
    <w:rsid w:val="00647E38"/>
    <w:rsid w:val="006522EE"/>
    <w:rsid w:val="00652C22"/>
    <w:rsid w:val="00653ED2"/>
    <w:rsid w:val="00657265"/>
    <w:rsid w:val="00657732"/>
    <w:rsid w:val="00660645"/>
    <w:rsid w:val="006606EE"/>
    <w:rsid w:val="006619CC"/>
    <w:rsid w:val="00665CC1"/>
    <w:rsid w:val="00673506"/>
    <w:rsid w:val="00677EEB"/>
    <w:rsid w:val="00684ECD"/>
    <w:rsid w:val="00685422"/>
    <w:rsid w:val="00693669"/>
    <w:rsid w:val="00695DA6"/>
    <w:rsid w:val="006A0D3C"/>
    <w:rsid w:val="006A375E"/>
    <w:rsid w:val="006A70D0"/>
    <w:rsid w:val="006A76BE"/>
    <w:rsid w:val="006B3297"/>
    <w:rsid w:val="006B65F2"/>
    <w:rsid w:val="006C0444"/>
    <w:rsid w:val="006C0EB8"/>
    <w:rsid w:val="006C2058"/>
    <w:rsid w:val="006C27CC"/>
    <w:rsid w:val="006C28D7"/>
    <w:rsid w:val="006C5028"/>
    <w:rsid w:val="006D3860"/>
    <w:rsid w:val="006D67BD"/>
    <w:rsid w:val="006D7AA6"/>
    <w:rsid w:val="006E30BF"/>
    <w:rsid w:val="006E6702"/>
    <w:rsid w:val="006E6ED6"/>
    <w:rsid w:val="006E796D"/>
    <w:rsid w:val="006F3C22"/>
    <w:rsid w:val="006F42B6"/>
    <w:rsid w:val="006F55AA"/>
    <w:rsid w:val="006F70EA"/>
    <w:rsid w:val="007072CE"/>
    <w:rsid w:val="00707326"/>
    <w:rsid w:val="007078B4"/>
    <w:rsid w:val="00707D77"/>
    <w:rsid w:val="00713B83"/>
    <w:rsid w:val="00714630"/>
    <w:rsid w:val="00717692"/>
    <w:rsid w:val="0072071D"/>
    <w:rsid w:val="00722DC7"/>
    <w:rsid w:val="00735C46"/>
    <w:rsid w:val="007364F1"/>
    <w:rsid w:val="007376E8"/>
    <w:rsid w:val="00750A29"/>
    <w:rsid w:val="00752118"/>
    <w:rsid w:val="00754246"/>
    <w:rsid w:val="007549C8"/>
    <w:rsid w:val="00754EF4"/>
    <w:rsid w:val="007562D9"/>
    <w:rsid w:val="00756B1B"/>
    <w:rsid w:val="00757D6B"/>
    <w:rsid w:val="00762ECE"/>
    <w:rsid w:val="0076375E"/>
    <w:rsid w:val="00764145"/>
    <w:rsid w:val="00764D3A"/>
    <w:rsid w:val="00767FB7"/>
    <w:rsid w:val="00770AD0"/>
    <w:rsid w:val="00774C81"/>
    <w:rsid w:val="00776651"/>
    <w:rsid w:val="007822D4"/>
    <w:rsid w:val="007861BE"/>
    <w:rsid w:val="00787A66"/>
    <w:rsid w:val="00791028"/>
    <w:rsid w:val="00791B3D"/>
    <w:rsid w:val="00794216"/>
    <w:rsid w:val="007A1489"/>
    <w:rsid w:val="007A3868"/>
    <w:rsid w:val="007A42CC"/>
    <w:rsid w:val="007A61A4"/>
    <w:rsid w:val="007A69F4"/>
    <w:rsid w:val="007B1EA8"/>
    <w:rsid w:val="007B26FD"/>
    <w:rsid w:val="007B2ADE"/>
    <w:rsid w:val="007B3BE4"/>
    <w:rsid w:val="007B6811"/>
    <w:rsid w:val="007B6E1C"/>
    <w:rsid w:val="007B79B7"/>
    <w:rsid w:val="007C3788"/>
    <w:rsid w:val="007C3B49"/>
    <w:rsid w:val="007C3D1D"/>
    <w:rsid w:val="007D087E"/>
    <w:rsid w:val="007D3C9C"/>
    <w:rsid w:val="007D3E12"/>
    <w:rsid w:val="007D6FE6"/>
    <w:rsid w:val="007D7627"/>
    <w:rsid w:val="007D7D05"/>
    <w:rsid w:val="007E089C"/>
    <w:rsid w:val="007E2655"/>
    <w:rsid w:val="007E2E69"/>
    <w:rsid w:val="007E41FE"/>
    <w:rsid w:val="007E505C"/>
    <w:rsid w:val="007F0703"/>
    <w:rsid w:val="007F1BE9"/>
    <w:rsid w:val="007F3390"/>
    <w:rsid w:val="007F476B"/>
    <w:rsid w:val="007F59E5"/>
    <w:rsid w:val="00800585"/>
    <w:rsid w:val="0080062B"/>
    <w:rsid w:val="008046D6"/>
    <w:rsid w:val="00812DE8"/>
    <w:rsid w:val="008147A1"/>
    <w:rsid w:val="00820F8C"/>
    <w:rsid w:val="00821264"/>
    <w:rsid w:val="00830033"/>
    <w:rsid w:val="00833FB3"/>
    <w:rsid w:val="00840153"/>
    <w:rsid w:val="0084357F"/>
    <w:rsid w:val="00845358"/>
    <w:rsid w:val="008478F8"/>
    <w:rsid w:val="0085029E"/>
    <w:rsid w:val="00853000"/>
    <w:rsid w:val="00860256"/>
    <w:rsid w:val="0086160D"/>
    <w:rsid w:val="008626E9"/>
    <w:rsid w:val="008677E3"/>
    <w:rsid w:val="00873381"/>
    <w:rsid w:val="00874CE6"/>
    <w:rsid w:val="00874F3B"/>
    <w:rsid w:val="00875AC0"/>
    <w:rsid w:val="00880873"/>
    <w:rsid w:val="00881312"/>
    <w:rsid w:val="008818ED"/>
    <w:rsid w:val="008819C3"/>
    <w:rsid w:val="00882248"/>
    <w:rsid w:val="008823C2"/>
    <w:rsid w:val="0088477F"/>
    <w:rsid w:val="00891306"/>
    <w:rsid w:val="00893E9C"/>
    <w:rsid w:val="00894FC9"/>
    <w:rsid w:val="00895680"/>
    <w:rsid w:val="008A098F"/>
    <w:rsid w:val="008A24EB"/>
    <w:rsid w:val="008A49B1"/>
    <w:rsid w:val="008A4C94"/>
    <w:rsid w:val="008A555C"/>
    <w:rsid w:val="008A5A99"/>
    <w:rsid w:val="008A69FA"/>
    <w:rsid w:val="008B0D47"/>
    <w:rsid w:val="008B7413"/>
    <w:rsid w:val="008C10C2"/>
    <w:rsid w:val="008C19A1"/>
    <w:rsid w:val="008C2A4E"/>
    <w:rsid w:val="008C2EFF"/>
    <w:rsid w:val="008C3460"/>
    <w:rsid w:val="008D097F"/>
    <w:rsid w:val="008D4DF4"/>
    <w:rsid w:val="008D6765"/>
    <w:rsid w:val="008D7298"/>
    <w:rsid w:val="008D7F9E"/>
    <w:rsid w:val="008E10A8"/>
    <w:rsid w:val="008E43A8"/>
    <w:rsid w:val="008E5543"/>
    <w:rsid w:val="008E703A"/>
    <w:rsid w:val="008F20DC"/>
    <w:rsid w:val="008F366D"/>
    <w:rsid w:val="008F50FA"/>
    <w:rsid w:val="008F5C83"/>
    <w:rsid w:val="008F6889"/>
    <w:rsid w:val="00904537"/>
    <w:rsid w:val="00905160"/>
    <w:rsid w:val="00905174"/>
    <w:rsid w:val="00912883"/>
    <w:rsid w:val="00913732"/>
    <w:rsid w:val="00923FF0"/>
    <w:rsid w:val="00926766"/>
    <w:rsid w:val="00930253"/>
    <w:rsid w:val="0093172C"/>
    <w:rsid w:val="0094433E"/>
    <w:rsid w:val="00944B02"/>
    <w:rsid w:val="00944D87"/>
    <w:rsid w:val="0094548B"/>
    <w:rsid w:val="009463CF"/>
    <w:rsid w:val="009467E9"/>
    <w:rsid w:val="00946F4E"/>
    <w:rsid w:val="009500C4"/>
    <w:rsid w:val="00957134"/>
    <w:rsid w:val="009605C4"/>
    <w:rsid w:val="00963314"/>
    <w:rsid w:val="009636FA"/>
    <w:rsid w:val="00964B11"/>
    <w:rsid w:val="0096514B"/>
    <w:rsid w:val="0096539F"/>
    <w:rsid w:val="009666B1"/>
    <w:rsid w:val="00966CFC"/>
    <w:rsid w:val="00970A98"/>
    <w:rsid w:val="00971F0B"/>
    <w:rsid w:val="009732F1"/>
    <w:rsid w:val="00973512"/>
    <w:rsid w:val="009776DA"/>
    <w:rsid w:val="00980663"/>
    <w:rsid w:val="009815E5"/>
    <w:rsid w:val="00982B43"/>
    <w:rsid w:val="0098525F"/>
    <w:rsid w:val="009918D7"/>
    <w:rsid w:val="009931DC"/>
    <w:rsid w:val="0099386A"/>
    <w:rsid w:val="00993B05"/>
    <w:rsid w:val="009A0618"/>
    <w:rsid w:val="009A0ECC"/>
    <w:rsid w:val="009A2D50"/>
    <w:rsid w:val="009A3C6C"/>
    <w:rsid w:val="009B00AF"/>
    <w:rsid w:val="009B3411"/>
    <w:rsid w:val="009B7EFA"/>
    <w:rsid w:val="009C279A"/>
    <w:rsid w:val="009D2251"/>
    <w:rsid w:val="009D3357"/>
    <w:rsid w:val="009D497D"/>
    <w:rsid w:val="009E6BC7"/>
    <w:rsid w:val="009E7B65"/>
    <w:rsid w:val="009F0962"/>
    <w:rsid w:val="009F0E5F"/>
    <w:rsid w:val="009F3701"/>
    <w:rsid w:val="009F5254"/>
    <w:rsid w:val="009F599F"/>
    <w:rsid w:val="009F797D"/>
    <w:rsid w:val="00A018F9"/>
    <w:rsid w:val="00A044FC"/>
    <w:rsid w:val="00A107BD"/>
    <w:rsid w:val="00A148F5"/>
    <w:rsid w:val="00A156A8"/>
    <w:rsid w:val="00A15F7C"/>
    <w:rsid w:val="00A20B70"/>
    <w:rsid w:val="00A24826"/>
    <w:rsid w:val="00A255BD"/>
    <w:rsid w:val="00A27683"/>
    <w:rsid w:val="00A27A16"/>
    <w:rsid w:val="00A30D40"/>
    <w:rsid w:val="00A31B5E"/>
    <w:rsid w:val="00A32B39"/>
    <w:rsid w:val="00A32D90"/>
    <w:rsid w:val="00A37868"/>
    <w:rsid w:val="00A37AF2"/>
    <w:rsid w:val="00A37E3C"/>
    <w:rsid w:val="00A4267E"/>
    <w:rsid w:val="00A43324"/>
    <w:rsid w:val="00A44BF7"/>
    <w:rsid w:val="00A451A6"/>
    <w:rsid w:val="00A45BD4"/>
    <w:rsid w:val="00A46DC1"/>
    <w:rsid w:val="00A5066D"/>
    <w:rsid w:val="00A51265"/>
    <w:rsid w:val="00A51A00"/>
    <w:rsid w:val="00A54C54"/>
    <w:rsid w:val="00A60872"/>
    <w:rsid w:val="00A647D2"/>
    <w:rsid w:val="00A67E42"/>
    <w:rsid w:val="00A7044C"/>
    <w:rsid w:val="00A720F4"/>
    <w:rsid w:val="00A73CED"/>
    <w:rsid w:val="00A80A41"/>
    <w:rsid w:val="00A82522"/>
    <w:rsid w:val="00A8261D"/>
    <w:rsid w:val="00A84958"/>
    <w:rsid w:val="00A85F44"/>
    <w:rsid w:val="00A872FF"/>
    <w:rsid w:val="00A93CE7"/>
    <w:rsid w:val="00A94B48"/>
    <w:rsid w:val="00AA1601"/>
    <w:rsid w:val="00AA19E3"/>
    <w:rsid w:val="00AA4A3E"/>
    <w:rsid w:val="00AA5F5B"/>
    <w:rsid w:val="00AA60C2"/>
    <w:rsid w:val="00AB327B"/>
    <w:rsid w:val="00AB462B"/>
    <w:rsid w:val="00AB7429"/>
    <w:rsid w:val="00AC36D6"/>
    <w:rsid w:val="00AC59AC"/>
    <w:rsid w:val="00AD128D"/>
    <w:rsid w:val="00AD12AB"/>
    <w:rsid w:val="00AD3EDA"/>
    <w:rsid w:val="00AD4FED"/>
    <w:rsid w:val="00AD5C60"/>
    <w:rsid w:val="00AD6FB6"/>
    <w:rsid w:val="00AE291E"/>
    <w:rsid w:val="00AE3A87"/>
    <w:rsid w:val="00AE6755"/>
    <w:rsid w:val="00AF0D8D"/>
    <w:rsid w:val="00AF1B67"/>
    <w:rsid w:val="00AF215E"/>
    <w:rsid w:val="00AF5A84"/>
    <w:rsid w:val="00B0187B"/>
    <w:rsid w:val="00B02209"/>
    <w:rsid w:val="00B02F0A"/>
    <w:rsid w:val="00B10724"/>
    <w:rsid w:val="00B10903"/>
    <w:rsid w:val="00B11B9D"/>
    <w:rsid w:val="00B14A33"/>
    <w:rsid w:val="00B16285"/>
    <w:rsid w:val="00B17330"/>
    <w:rsid w:val="00B17B9A"/>
    <w:rsid w:val="00B229A8"/>
    <w:rsid w:val="00B22C54"/>
    <w:rsid w:val="00B2319E"/>
    <w:rsid w:val="00B245F7"/>
    <w:rsid w:val="00B26A5E"/>
    <w:rsid w:val="00B3138A"/>
    <w:rsid w:val="00B34D36"/>
    <w:rsid w:val="00B34F65"/>
    <w:rsid w:val="00B36A00"/>
    <w:rsid w:val="00B37452"/>
    <w:rsid w:val="00B42795"/>
    <w:rsid w:val="00B439F0"/>
    <w:rsid w:val="00B43F10"/>
    <w:rsid w:val="00B443CF"/>
    <w:rsid w:val="00B4463F"/>
    <w:rsid w:val="00B46221"/>
    <w:rsid w:val="00B4701C"/>
    <w:rsid w:val="00B515F8"/>
    <w:rsid w:val="00B53B9A"/>
    <w:rsid w:val="00B651EE"/>
    <w:rsid w:val="00B726F7"/>
    <w:rsid w:val="00B7311C"/>
    <w:rsid w:val="00B74AD1"/>
    <w:rsid w:val="00B7625D"/>
    <w:rsid w:val="00B80644"/>
    <w:rsid w:val="00B82BA1"/>
    <w:rsid w:val="00B83D65"/>
    <w:rsid w:val="00B85A88"/>
    <w:rsid w:val="00B85D96"/>
    <w:rsid w:val="00B8724E"/>
    <w:rsid w:val="00B879CC"/>
    <w:rsid w:val="00B90E23"/>
    <w:rsid w:val="00B94330"/>
    <w:rsid w:val="00B94688"/>
    <w:rsid w:val="00B94F95"/>
    <w:rsid w:val="00BA08EE"/>
    <w:rsid w:val="00BA6FDD"/>
    <w:rsid w:val="00BB19E6"/>
    <w:rsid w:val="00BB6E69"/>
    <w:rsid w:val="00BC5A72"/>
    <w:rsid w:val="00BD2C1F"/>
    <w:rsid w:val="00BD4609"/>
    <w:rsid w:val="00BE2FCB"/>
    <w:rsid w:val="00BE31AC"/>
    <w:rsid w:val="00BE61DD"/>
    <w:rsid w:val="00BF317F"/>
    <w:rsid w:val="00BF52F6"/>
    <w:rsid w:val="00BF61D7"/>
    <w:rsid w:val="00BF7145"/>
    <w:rsid w:val="00C01B6E"/>
    <w:rsid w:val="00C02A21"/>
    <w:rsid w:val="00C04364"/>
    <w:rsid w:val="00C102DC"/>
    <w:rsid w:val="00C125D4"/>
    <w:rsid w:val="00C1342F"/>
    <w:rsid w:val="00C143A7"/>
    <w:rsid w:val="00C15142"/>
    <w:rsid w:val="00C15A28"/>
    <w:rsid w:val="00C274B7"/>
    <w:rsid w:val="00C30FB9"/>
    <w:rsid w:val="00C31232"/>
    <w:rsid w:val="00C317B4"/>
    <w:rsid w:val="00C3241E"/>
    <w:rsid w:val="00C443B2"/>
    <w:rsid w:val="00C50295"/>
    <w:rsid w:val="00C506EF"/>
    <w:rsid w:val="00C52039"/>
    <w:rsid w:val="00C55A94"/>
    <w:rsid w:val="00C56791"/>
    <w:rsid w:val="00C6328C"/>
    <w:rsid w:val="00C63C4F"/>
    <w:rsid w:val="00C64912"/>
    <w:rsid w:val="00C66CEF"/>
    <w:rsid w:val="00C66E3D"/>
    <w:rsid w:val="00C723C8"/>
    <w:rsid w:val="00C74495"/>
    <w:rsid w:val="00C753F8"/>
    <w:rsid w:val="00C7571B"/>
    <w:rsid w:val="00C8433D"/>
    <w:rsid w:val="00C865B0"/>
    <w:rsid w:val="00C86629"/>
    <w:rsid w:val="00C8758E"/>
    <w:rsid w:val="00C901A9"/>
    <w:rsid w:val="00C90D86"/>
    <w:rsid w:val="00C941D4"/>
    <w:rsid w:val="00C948D9"/>
    <w:rsid w:val="00C95492"/>
    <w:rsid w:val="00CA15B0"/>
    <w:rsid w:val="00CA4A83"/>
    <w:rsid w:val="00CB6674"/>
    <w:rsid w:val="00CC31DB"/>
    <w:rsid w:val="00CC7B76"/>
    <w:rsid w:val="00CD354D"/>
    <w:rsid w:val="00CD3AC6"/>
    <w:rsid w:val="00CD3C54"/>
    <w:rsid w:val="00CD59A7"/>
    <w:rsid w:val="00CD59CE"/>
    <w:rsid w:val="00CE085A"/>
    <w:rsid w:val="00CE2AE1"/>
    <w:rsid w:val="00CE2F32"/>
    <w:rsid w:val="00CE324A"/>
    <w:rsid w:val="00CE41C1"/>
    <w:rsid w:val="00CE4A03"/>
    <w:rsid w:val="00CE4A9A"/>
    <w:rsid w:val="00CF21BD"/>
    <w:rsid w:val="00CF53EA"/>
    <w:rsid w:val="00CF67D8"/>
    <w:rsid w:val="00CF6962"/>
    <w:rsid w:val="00CF772B"/>
    <w:rsid w:val="00CF7E9B"/>
    <w:rsid w:val="00D00F31"/>
    <w:rsid w:val="00D01A10"/>
    <w:rsid w:val="00D0424D"/>
    <w:rsid w:val="00D061A8"/>
    <w:rsid w:val="00D105F1"/>
    <w:rsid w:val="00D11B82"/>
    <w:rsid w:val="00D12592"/>
    <w:rsid w:val="00D13F91"/>
    <w:rsid w:val="00D15B84"/>
    <w:rsid w:val="00D17642"/>
    <w:rsid w:val="00D1798D"/>
    <w:rsid w:val="00D17F24"/>
    <w:rsid w:val="00D21E56"/>
    <w:rsid w:val="00D24F3C"/>
    <w:rsid w:val="00D31135"/>
    <w:rsid w:val="00D31F5D"/>
    <w:rsid w:val="00D369DD"/>
    <w:rsid w:val="00D37063"/>
    <w:rsid w:val="00D4325C"/>
    <w:rsid w:val="00D43295"/>
    <w:rsid w:val="00D518D1"/>
    <w:rsid w:val="00D539FB"/>
    <w:rsid w:val="00D54974"/>
    <w:rsid w:val="00D572C9"/>
    <w:rsid w:val="00D611DC"/>
    <w:rsid w:val="00D63480"/>
    <w:rsid w:val="00D63B2C"/>
    <w:rsid w:val="00D67E04"/>
    <w:rsid w:val="00D70C81"/>
    <w:rsid w:val="00D72B44"/>
    <w:rsid w:val="00D73523"/>
    <w:rsid w:val="00D74095"/>
    <w:rsid w:val="00D81DF1"/>
    <w:rsid w:val="00D847E6"/>
    <w:rsid w:val="00D850BB"/>
    <w:rsid w:val="00D909B1"/>
    <w:rsid w:val="00D92AAE"/>
    <w:rsid w:val="00D93560"/>
    <w:rsid w:val="00D97987"/>
    <w:rsid w:val="00D97C5F"/>
    <w:rsid w:val="00DA120F"/>
    <w:rsid w:val="00DA2068"/>
    <w:rsid w:val="00DA79B9"/>
    <w:rsid w:val="00DB2410"/>
    <w:rsid w:val="00DB266D"/>
    <w:rsid w:val="00DB77C0"/>
    <w:rsid w:val="00DB7FE7"/>
    <w:rsid w:val="00DC076D"/>
    <w:rsid w:val="00DC1794"/>
    <w:rsid w:val="00DC1E00"/>
    <w:rsid w:val="00DC21D4"/>
    <w:rsid w:val="00DC25A0"/>
    <w:rsid w:val="00DC271F"/>
    <w:rsid w:val="00DC3740"/>
    <w:rsid w:val="00DD1498"/>
    <w:rsid w:val="00DD7D15"/>
    <w:rsid w:val="00DE393B"/>
    <w:rsid w:val="00DE4EF8"/>
    <w:rsid w:val="00DE585D"/>
    <w:rsid w:val="00DE6FD2"/>
    <w:rsid w:val="00DF5B92"/>
    <w:rsid w:val="00E00AF1"/>
    <w:rsid w:val="00E01C34"/>
    <w:rsid w:val="00E033AB"/>
    <w:rsid w:val="00E05E73"/>
    <w:rsid w:val="00E1139D"/>
    <w:rsid w:val="00E148E1"/>
    <w:rsid w:val="00E23CA2"/>
    <w:rsid w:val="00E25B3A"/>
    <w:rsid w:val="00E30F4B"/>
    <w:rsid w:val="00E32CFB"/>
    <w:rsid w:val="00E3622E"/>
    <w:rsid w:val="00E410C7"/>
    <w:rsid w:val="00E4158D"/>
    <w:rsid w:val="00E42639"/>
    <w:rsid w:val="00E429FB"/>
    <w:rsid w:val="00E454F4"/>
    <w:rsid w:val="00E45977"/>
    <w:rsid w:val="00E4663D"/>
    <w:rsid w:val="00E46987"/>
    <w:rsid w:val="00E5331C"/>
    <w:rsid w:val="00E608A2"/>
    <w:rsid w:val="00E61CC4"/>
    <w:rsid w:val="00E63698"/>
    <w:rsid w:val="00E657BE"/>
    <w:rsid w:val="00E665EE"/>
    <w:rsid w:val="00E66816"/>
    <w:rsid w:val="00E677F0"/>
    <w:rsid w:val="00E74198"/>
    <w:rsid w:val="00E746DC"/>
    <w:rsid w:val="00E74E5A"/>
    <w:rsid w:val="00E756A2"/>
    <w:rsid w:val="00E7650C"/>
    <w:rsid w:val="00E80016"/>
    <w:rsid w:val="00E81BA2"/>
    <w:rsid w:val="00E84A95"/>
    <w:rsid w:val="00E85C2C"/>
    <w:rsid w:val="00E900E2"/>
    <w:rsid w:val="00E913D4"/>
    <w:rsid w:val="00E93080"/>
    <w:rsid w:val="00EA0502"/>
    <w:rsid w:val="00EA377F"/>
    <w:rsid w:val="00EA3C2E"/>
    <w:rsid w:val="00EA3CB8"/>
    <w:rsid w:val="00EA4EFE"/>
    <w:rsid w:val="00EB1855"/>
    <w:rsid w:val="00EB2C7A"/>
    <w:rsid w:val="00EB2F58"/>
    <w:rsid w:val="00EC0150"/>
    <w:rsid w:val="00EC01CF"/>
    <w:rsid w:val="00EC0631"/>
    <w:rsid w:val="00EC1DC4"/>
    <w:rsid w:val="00EC5388"/>
    <w:rsid w:val="00EC7030"/>
    <w:rsid w:val="00ED0DD8"/>
    <w:rsid w:val="00ED20F0"/>
    <w:rsid w:val="00ED360E"/>
    <w:rsid w:val="00ED3754"/>
    <w:rsid w:val="00ED538A"/>
    <w:rsid w:val="00ED5542"/>
    <w:rsid w:val="00ED75F4"/>
    <w:rsid w:val="00ED78BE"/>
    <w:rsid w:val="00ED7A08"/>
    <w:rsid w:val="00ED7AB5"/>
    <w:rsid w:val="00EE1E48"/>
    <w:rsid w:val="00EE2D65"/>
    <w:rsid w:val="00EE516D"/>
    <w:rsid w:val="00EE6EFE"/>
    <w:rsid w:val="00EF45BD"/>
    <w:rsid w:val="00EF52B0"/>
    <w:rsid w:val="00EF6128"/>
    <w:rsid w:val="00EF6C3B"/>
    <w:rsid w:val="00F02E4A"/>
    <w:rsid w:val="00F10670"/>
    <w:rsid w:val="00F10C8D"/>
    <w:rsid w:val="00F1281C"/>
    <w:rsid w:val="00F2099B"/>
    <w:rsid w:val="00F20D26"/>
    <w:rsid w:val="00F220C2"/>
    <w:rsid w:val="00F2396E"/>
    <w:rsid w:val="00F242B7"/>
    <w:rsid w:val="00F246B2"/>
    <w:rsid w:val="00F25D25"/>
    <w:rsid w:val="00F315A6"/>
    <w:rsid w:val="00F368FB"/>
    <w:rsid w:val="00F36F78"/>
    <w:rsid w:val="00F41007"/>
    <w:rsid w:val="00F41E44"/>
    <w:rsid w:val="00F43603"/>
    <w:rsid w:val="00F44390"/>
    <w:rsid w:val="00F44901"/>
    <w:rsid w:val="00F44E73"/>
    <w:rsid w:val="00F476AF"/>
    <w:rsid w:val="00F50126"/>
    <w:rsid w:val="00F52944"/>
    <w:rsid w:val="00F56304"/>
    <w:rsid w:val="00F57834"/>
    <w:rsid w:val="00F57A76"/>
    <w:rsid w:val="00F60567"/>
    <w:rsid w:val="00F610AC"/>
    <w:rsid w:val="00F6629D"/>
    <w:rsid w:val="00F66EA9"/>
    <w:rsid w:val="00F6786F"/>
    <w:rsid w:val="00F70A25"/>
    <w:rsid w:val="00F70B8D"/>
    <w:rsid w:val="00F74568"/>
    <w:rsid w:val="00F75235"/>
    <w:rsid w:val="00F75B19"/>
    <w:rsid w:val="00F76635"/>
    <w:rsid w:val="00F8020F"/>
    <w:rsid w:val="00F802B0"/>
    <w:rsid w:val="00F84330"/>
    <w:rsid w:val="00F849E4"/>
    <w:rsid w:val="00F85A8B"/>
    <w:rsid w:val="00F865E8"/>
    <w:rsid w:val="00F86B7B"/>
    <w:rsid w:val="00F90CBF"/>
    <w:rsid w:val="00F914B3"/>
    <w:rsid w:val="00F91B50"/>
    <w:rsid w:val="00F92C4D"/>
    <w:rsid w:val="00F9403F"/>
    <w:rsid w:val="00F94D23"/>
    <w:rsid w:val="00F970EC"/>
    <w:rsid w:val="00FA0CD2"/>
    <w:rsid w:val="00FA1DBA"/>
    <w:rsid w:val="00FA2486"/>
    <w:rsid w:val="00FA3E6A"/>
    <w:rsid w:val="00FB3858"/>
    <w:rsid w:val="00FB5294"/>
    <w:rsid w:val="00FC2113"/>
    <w:rsid w:val="00FC4149"/>
    <w:rsid w:val="00FC4A30"/>
    <w:rsid w:val="00FD0AA9"/>
    <w:rsid w:val="00FD12E6"/>
    <w:rsid w:val="00FD4FA8"/>
    <w:rsid w:val="00FD69F0"/>
    <w:rsid w:val="00FD6A98"/>
    <w:rsid w:val="00FE00C3"/>
    <w:rsid w:val="00FE5081"/>
    <w:rsid w:val="00FE7973"/>
    <w:rsid w:val="00FF5E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751C6"/>
  <w15:chartTrackingRefBased/>
  <w15:docId w15:val="{AB6B0E3D-F21F-4D0D-B1E1-8A2653CC3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4A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AD1"/>
    <w:rPr>
      <w:rFonts w:ascii="Segoe UI" w:hAnsi="Segoe UI" w:cs="Segoe UI"/>
      <w:sz w:val="18"/>
      <w:szCs w:val="18"/>
    </w:rPr>
  </w:style>
  <w:style w:type="paragraph" w:styleId="ListParagraph">
    <w:name w:val="List Paragraph"/>
    <w:basedOn w:val="Normal"/>
    <w:uiPriority w:val="34"/>
    <w:qFormat/>
    <w:rsid w:val="00A82522"/>
    <w:pPr>
      <w:ind w:left="720"/>
      <w:contextualSpacing/>
    </w:pPr>
  </w:style>
  <w:style w:type="character" w:styleId="CommentReference">
    <w:name w:val="annotation reference"/>
    <w:basedOn w:val="DefaultParagraphFont"/>
    <w:uiPriority w:val="99"/>
    <w:semiHidden/>
    <w:unhideWhenUsed/>
    <w:rsid w:val="00B34D36"/>
    <w:rPr>
      <w:sz w:val="16"/>
      <w:szCs w:val="16"/>
    </w:rPr>
  </w:style>
  <w:style w:type="paragraph" w:styleId="CommentText">
    <w:name w:val="annotation text"/>
    <w:basedOn w:val="Normal"/>
    <w:link w:val="CommentTextChar"/>
    <w:uiPriority w:val="99"/>
    <w:unhideWhenUsed/>
    <w:rsid w:val="00B34D36"/>
    <w:rPr>
      <w:sz w:val="20"/>
      <w:szCs w:val="20"/>
    </w:rPr>
  </w:style>
  <w:style w:type="character" w:customStyle="1" w:styleId="CommentTextChar">
    <w:name w:val="Comment Text Char"/>
    <w:basedOn w:val="DefaultParagraphFont"/>
    <w:link w:val="CommentText"/>
    <w:uiPriority w:val="99"/>
    <w:rsid w:val="00B34D36"/>
    <w:rPr>
      <w:sz w:val="20"/>
      <w:szCs w:val="20"/>
    </w:rPr>
  </w:style>
  <w:style w:type="paragraph" w:styleId="CommentSubject">
    <w:name w:val="annotation subject"/>
    <w:basedOn w:val="CommentText"/>
    <w:next w:val="CommentText"/>
    <w:link w:val="CommentSubjectChar"/>
    <w:uiPriority w:val="99"/>
    <w:semiHidden/>
    <w:unhideWhenUsed/>
    <w:rsid w:val="00B34D36"/>
    <w:rPr>
      <w:b/>
      <w:bCs/>
    </w:rPr>
  </w:style>
  <w:style w:type="character" w:customStyle="1" w:styleId="CommentSubjectChar">
    <w:name w:val="Comment Subject Char"/>
    <w:basedOn w:val="CommentTextChar"/>
    <w:link w:val="CommentSubject"/>
    <w:uiPriority w:val="99"/>
    <w:semiHidden/>
    <w:rsid w:val="00B34D36"/>
    <w:rPr>
      <w:b/>
      <w:bCs/>
      <w:sz w:val="20"/>
      <w:szCs w:val="20"/>
    </w:rPr>
  </w:style>
  <w:style w:type="paragraph" w:styleId="Header">
    <w:name w:val="header"/>
    <w:basedOn w:val="Normal"/>
    <w:link w:val="HeaderChar"/>
    <w:uiPriority w:val="99"/>
    <w:unhideWhenUsed/>
    <w:rsid w:val="00930253"/>
    <w:pPr>
      <w:tabs>
        <w:tab w:val="center" w:pos="4680"/>
        <w:tab w:val="right" w:pos="9360"/>
      </w:tabs>
    </w:pPr>
  </w:style>
  <w:style w:type="character" w:customStyle="1" w:styleId="HeaderChar">
    <w:name w:val="Header Char"/>
    <w:basedOn w:val="DefaultParagraphFont"/>
    <w:link w:val="Header"/>
    <w:uiPriority w:val="99"/>
    <w:rsid w:val="00930253"/>
  </w:style>
  <w:style w:type="paragraph" w:styleId="Footer">
    <w:name w:val="footer"/>
    <w:basedOn w:val="Normal"/>
    <w:link w:val="FooterChar"/>
    <w:uiPriority w:val="99"/>
    <w:unhideWhenUsed/>
    <w:rsid w:val="00930253"/>
    <w:pPr>
      <w:tabs>
        <w:tab w:val="center" w:pos="4680"/>
        <w:tab w:val="right" w:pos="9360"/>
      </w:tabs>
    </w:pPr>
  </w:style>
  <w:style w:type="character" w:customStyle="1" w:styleId="FooterChar">
    <w:name w:val="Footer Char"/>
    <w:basedOn w:val="DefaultParagraphFont"/>
    <w:link w:val="Footer"/>
    <w:uiPriority w:val="99"/>
    <w:rsid w:val="00930253"/>
  </w:style>
  <w:style w:type="paragraph" w:styleId="Bibliography">
    <w:name w:val="Bibliography"/>
    <w:basedOn w:val="Normal"/>
    <w:next w:val="Normal"/>
    <w:uiPriority w:val="37"/>
    <w:unhideWhenUsed/>
    <w:rsid w:val="00BD2C1F"/>
    <w:pPr>
      <w:ind w:left="720" w:hanging="720"/>
    </w:pPr>
  </w:style>
  <w:style w:type="character" w:styleId="PlaceholderText">
    <w:name w:val="Placeholder Text"/>
    <w:basedOn w:val="DefaultParagraphFont"/>
    <w:uiPriority w:val="99"/>
    <w:semiHidden/>
    <w:rsid w:val="00123FC6"/>
    <w:rPr>
      <w:color w:val="808080"/>
    </w:rPr>
  </w:style>
  <w:style w:type="paragraph" w:styleId="Caption">
    <w:name w:val="caption"/>
    <w:basedOn w:val="Normal"/>
    <w:next w:val="Normal"/>
    <w:uiPriority w:val="35"/>
    <w:unhideWhenUsed/>
    <w:qFormat/>
    <w:rsid w:val="00AA4A3E"/>
    <w:pPr>
      <w:spacing w:after="200"/>
    </w:pPr>
    <w:rPr>
      <w:i/>
      <w:iCs/>
      <w:color w:val="44546A" w:themeColor="text2"/>
      <w:sz w:val="18"/>
      <w:szCs w:val="18"/>
    </w:rPr>
  </w:style>
  <w:style w:type="paragraph" w:styleId="Revision">
    <w:name w:val="Revision"/>
    <w:hidden/>
    <w:uiPriority w:val="99"/>
    <w:semiHidden/>
    <w:rsid w:val="00325778"/>
  </w:style>
  <w:style w:type="character" w:styleId="LineNumber">
    <w:name w:val="line number"/>
    <w:basedOn w:val="DefaultParagraphFont"/>
    <w:uiPriority w:val="99"/>
    <w:semiHidden/>
    <w:unhideWhenUsed/>
    <w:rsid w:val="00D539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0898575">
      <w:bodyDiv w:val="1"/>
      <w:marLeft w:val="0"/>
      <w:marRight w:val="0"/>
      <w:marTop w:val="0"/>
      <w:marBottom w:val="0"/>
      <w:divBdr>
        <w:top w:val="none" w:sz="0" w:space="0" w:color="auto"/>
        <w:left w:val="none" w:sz="0" w:space="0" w:color="auto"/>
        <w:bottom w:val="none" w:sz="0" w:space="0" w:color="auto"/>
        <w:right w:val="none" w:sz="0" w:space="0" w:color="auto"/>
      </w:divBdr>
    </w:div>
    <w:div w:id="1862429003">
      <w:bodyDiv w:val="1"/>
      <w:marLeft w:val="0"/>
      <w:marRight w:val="0"/>
      <w:marTop w:val="0"/>
      <w:marBottom w:val="0"/>
      <w:divBdr>
        <w:top w:val="none" w:sz="0" w:space="0" w:color="auto"/>
        <w:left w:val="none" w:sz="0" w:space="0" w:color="auto"/>
        <w:bottom w:val="none" w:sz="0" w:space="0" w:color="auto"/>
        <w:right w:val="none" w:sz="0" w:space="0" w:color="auto"/>
      </w:divBdr>
    </w:div>
    <w:div w:id="20790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99DBB2-7797-D54C-BCED-D6F4AEEA0E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03</TotalTime>
  <Pages>25</Pages>
  <Words>21713</Words>
  <Characters>123770</Characters>
  <Application>Microsoft Office Word</Application>
  <DocSecurity>0</DocSecurity>
  <Lines>1031</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Jonathan Wood</cp:lastModifiedBy>
  <cp:revision>89</cp:revision>
  <dcterms:created xsi:type="dcterms:W3CDTF">2020-06-09T18:49:00Z</dcterms:created>
  <dcterms:modified xsi:type="dcterms:W3CDTF">2020-08-31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KwVdL5Wo"/&gt;&lt;style id="http://www.zotero.org/styles/eneuro" hasBibliography="1" bibliographyStyleHasBeenSet="1"/&gt;&lt;prefs&gt;&lt;pref name="fieldType" value="Field"/&gt;&lt;/prefs&gt;&lt;/data&gt;</vt:lpwstr>
  </property>
</Properties>
</file>